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3976FA" w14:textId="77777777" w:rsidR="00771143" w:rsidRPr="001C1554" w:rsidRDefault="00771143" w:rsidP="008005CB">
      <w:pPr>
        <w:pStyle w:val="berschrift1"/>
        <w:rPr>
          <w:rFonts w:ascii="Calibri" w:hAnsi="Calibri" w:cs="Calibri"/>
          <w:sz w:val="44"/>
          <w:szCs w:val="44"/>
        </w:rPr>
      </w:pPr>
    </w:p>
    <w:p w14:paraId="10BD724B" w14:textId="77777777" w:rsidR="00771143" w:rsidRPr="001C1554" w:rsidRDefault="00771143" w:rsidP="008005CB">
      <w:pPr>
        <w:pStyle w:val="berschrift1"/>
        <w:rPr>
          <w:rFonts w:ascii="Calibri" w:hAnsi="Calibri" w:cs="Calibri"/>
          <w:sz w:val="44"/>
          <w:szCs w:val="44"/>
        </w:rPr>
      </w:pPr>
    </w:p>
    <w:p w14:paraId="0F916653" w14:textId="77777777" w:rsidR="00771143" w:rsidRPr="001C1554" w:rsidRDefault="00771143" w:rsidP="008005CB">
      <w:pPr>
        <w:pStyle w:val="berschrift1"/>
        <w:rPr>
          <w:rFonts w:ascii="Calibri" w:hAnsi="Calibri" w:cs="Calibri"/>
          <w:sz w:val="44"/>
          <w:szCs w:val="44"/>
        </w:rPr>
      </w:pPr>
    </w:p>
    <w:p w14:paraId="7B7B88E0" w14:textId="6DD91C3B" w:rsidR="008005CB" w:rsidRPr="001C1554" w:rsidRDefault="008005CB" w:rsidP="008005CB">
      <w:pPr>
        <w:pStyle w:val="berschrift1"/>
        <w:rPr>
          <w:rFonts w:ascii="Calibri" w:hAnsi="Calibri" w:cs="Calibri"/>
          <w:b/>
          <w:bCs/>
          <w:color w:val="auto"/>
          <w:sz w:val="52"/>
          <w:szCs w:val="52"/>
        </w:rPr>
      </w:pPr>
      <w:r w:rsidRPr="001C1554">
        <w:rPr>
          <w:rFonts w:ascii="Calibri" w:hAnsi="Calibri" w:cs="Calibri"/>
          <w:b/>
          <w:bCs/>
          <w:color w:val="auto"/>
          <w:sz w:val="52"/>
          <w:szCs w:val="52"/>
        </w:rPr>
        <w:t>“</w:t>
      </w:r>
      <w:r w:rsidR="007F0AA9" w:rsidRPr="007F0AA9">
        <w:rPr>
          <w:rFonts w:ascii="Calibri" w:hAnsi="Calibri" w:cs="Calibri"/>
          <w:b/>
          <w:bCs/>
          <w:color w:val="auto"/>
          <w:sz w:val="52"/>
          <w:szCs w:val="52"/>
        </w:rPr>
        <w:t>Hey Siri, let’s talk for real</w:t>
      </w:r>
      <w:r w:rsidRPr="001C1554">
        <w:rPr>
          <w:rFonts w:ascii="Calibri" w:hAnsi="Calibri" w:cs="Calibri"/>
          <w:b/>
          <w:bCs/>
          <w:color w:val="auto"/>
          <w:sz w:val="52"/>
          <w:szCs w:val="52"/>
        </w:rPr>
        <w:t xml:space="preserve">” – </w:t>
      </w:r>
      <w:r w:rsidRPr="001C1554">
        <w:rPr>
          <w:rFonts w:ascii="Calibri" w:hAnsi="Calibri" w:cs="Calibri"/>
          <w:b/>
          <w:bCs/>
          <w:color w:val="auto"/>
          <w:sz w:val="52"/>
          <w:szCs w:val="52"/>
        </w:rPr>
        <w:br/>
        <w:t>variability and flexibility in the perception of synthetic voices</w:t>
      </w:r>
    </w:p>
    <w:p w14:paraId="4C64565B" w14:textId="3ADBF259" w:rsidR="00771143" w:rsidRPr="001C1554" w:rsidRDefault="005575B6" w:rsidP="00DD7439">
      <w:pPr>
        <w:rPr>
          <w:rFonts w:ascii="Calibri" w:hAnsi="Calibri" w:cs="Calibri"/>
          <w:sz w:val="32"/>
          <w:szCs w:val="32"/>
        </w:rPr>
      </w:pPr>
      <w:r w:rsidRPr="001C1554">
        <w:rPr>
          <w:rFonts w:ascii="Calibri" w:hAnsi="Calibri" w:cs="Calibri"/>
          <w:b/>
          <w:bCs/>
          <w:sz w:val="32"/>
          <w:szCs w:val="32"/>
        </w:rPr>
        <w:t xml:space="preserve">Research </w:t>
      </w:r>
      <w:r w:rsidR="00771143" w:rsidRPr="001C1554">
        <w:rPr>
          <w:rFonts w:ascii="Calibri" w:hAnsi="Calibri" w:cs="Calibri"/>
          <w:b/>
          <w:bCs/>
          <w:sz w:val="32"/>
          <w:szCs w:val="32"/>
        </w:rPr>
        <w:t xml:space="preserve">Project </w:t>
      </w:r>
      <w:r w:rsidRPr="001C1554">
        <w:rPr>
          <w:rFonts w:ascii="Calibri" w:hAnsi="Calibri" w:cs="Calibri"/>
          <w:b/>
          <w:bCs/>
          <w:sz w:val="32"/>
          <w:szCs w:val="32"/>
        </w:rPr>
        <w:t>Proposal</w:t>
      </w:r>
      <w:r w:rsidRPr="001C1554">
        <w:rPr>
          <w:rFonts w:ascii="Calibri" w:hAnsi="Calibri" w:cs="Calibri"/>
          <w:b/>
          <w:bCs/>
          <w:sz w:val="32"/>
          <w:szCs w:val="32"/>
        </w:rPr>
        <w:br/>
      </w:r>
      <w:r w:rsidR="00DD7439" w:rsidRPr="00DD7439">
        <w:rPr>
          <w:rFonts w:ascii="Calibri" w:hAnsi="Calibri" w:cs="Calibri"/>
          <w:sz w:val="32"/>
          <w:szCs w:val="32"/>
        </w:rPr>
        <w:t>Postdoctoral Researchers International Mobility Experience</w:t>
      </w:r>
      <w:r w:rsidR="00DD7439">
        <w:rPr>
          <w:rFonts w:ascii="Calibri" w:hAnsi="Calibri" w:cs="Calibri"/>
          <w:sz w:val="32"/>
          <w:szCs w:val="32"/>
        </w:rPr>
        <w:br/>
      </w:r>
      <w:r w:rsidR="00DD7439" w:rsidRPr="00DD7439">
        <w:rPr>
          <w:rFonts w:ascii="Calibri" w:hAnsi="Calibri" w:cs="Calibri"/>
          <w:sz w:val="32"/>
          <w:szCs w:val="32"/>
        </w:rPr>
        <w:t>PRIME 2025/26</w:t>
      </w:r>
    </w:p>
    <w:p w14:paraId="3A45FB22" w14:textId="77777777" w:rsidR="00771143" w:rsidRPr="001C1554" w:rsidRDefault="00771143" w:rsidP="005575B6">
      <w:pPr>
        <w:rPr>
          <w:rFonts w:ascii="Calibri" w:hAnsi="Calibri" w:cs="Calibri"/>
        </w:rPr>
      </w:pPr>
    </w:p>
    <w:p w14:paraId="484DC2ED" w14:textId="77777777" w:rsidR="00771143" w:rsidRPr="001C1554" w:rsidRDefault="00771143" w:rsidP="005575B6">
      <w:pPr>
        <w:rPr>
          <w:rFonts w:ascii="Calibri" w:hAnsi="Calibri" w:cs="Calibri"/>
        </w:rPr>
      </w:pPr>
    </w:p>
    <w:p w14:paraId="405EF6B8" w14:textId="77777777" w:rsidR="00771143" w:rsidRPr="001C1554" w:rsidRDefault="00771143" w:rsidP="005575B6">
      <w:pPr>
        <w:rPr>
          <w:rFonts w:ascii="Calibri" w:hAnsi="Calibri" w:cs="Calibri"/>
        </w:rPr>
      </w:pPr>
    </w:p>
    <w:p w14:paraId="26090FE8" w14:textId="77777777" w:rsidR="00771143" w:rsidRPr="001C1554" w:rsidRDefault="00771143" w:rsidP="005575B6">
      <w:pPr>
        <w:rPr>
          <w:rFonts w:ascii="Calibri" w:hAnsi="Calibri" w:cs="Calibri"/>
        </w:rPr>
      </w:pPr>
    </w:p>
    <w:p w14:paraId="49B9F2AD" w14:textId="77777777" w:rsidR="00771143" w:rsidRPr="001C1554" w:rsidRDefault="00771143" w:rsidP="005575B6">
      <w:pPr>
        <w:rPr>
          <w:rFonts w:ascii="Calibri" w:hAnsi="Calibri" w:cs="Calibri"/>
        </w:rPr>
      </w:pPr>
    </w:p>
    <w:p w14:paraId="73A31216" w14:textId="77777777" w:rsidR="00771143" w:rsidRPr="001C1554" w:rsidRDefault="00771143" w:rsidP="005575B6">
      <w:pPr>
        <w:rPr>
          <w:rFonts w:ascii="Calibri" w:hAnsi="Calibri" w:cs="Calibri"/>
        </w:rPr>
      </w:pPr>
    </w:p>
    <w:p w14:paraId="7930872F" w14:textId="77777777" w:rsidR="00771143" w:rsidRPr="001C1554" w:rsidRDefault="00771143" w:rsidP="005575B6">
      <w:pPr>
        <w:rPr>
          <w:rFonts w:ascii="Calibri" w:hAnsi="Calibri" w:cs="Calibri"/>
        </w:rPr>
      </w:pPr>
    </w:p>
    <w:p w14:paraId="38459883" w14:textId="77777777" w:rsidR="006C3016" w:rsidRPr="006C3016" w:rsidRDefault="007F0AA9" w:rsidP="006C3016">
      <w:pPr>
        <w:rPr>
          <w:rFonts w:ascii="Calibri" w:hAnsi="Calibri" w:cs="Calibri"/>
        </w:rPr>
      </w:pPr>
      <w:r>
        <w:rPr>
          <w:rFonts w:ascii="Calibri" w:hAnsi="Calibri" w:cs="Calibri"/>
        </w:rPr>
        <w:t xml:space="preserve">Submitted by: </w:t>
      </w:r>
      <w:r w:rsidR="006C3016">
        <w:rPr>
          <w:rFonts w:ascii="Calibri" w:hAnsi="Calibri" w:cs="Calibri"/>
        </w:rPr>
        <w:tab/>
      </w:r>
      <w:r w:rsidR="006C3016">
        <w:rPr>
          <w:rFonts w:ascii="Calibri" w:hAnsi="Calibri" w:cs="Calibri"/>
        </w:rPr>
        <w:tab/>
      </w:r>
      <w:r>
        <w:rPr>
          <w:rFonts w:ascii="Calibri" w:hAnsi="Calibri" w:cs="Calibri"/>
        </w:rPr>
        <w:t>Dr. Christine Nussbaum</w:t>
      </w:r>
      <w:r>
        <w:rPr>
          <w:rFonts w:ascii="Calibri" w:hAnsi="Calibri" w:cs="Calibri"/>
        </w:rPr>
        <w:br/>
        <w:t>Date of Submissio</w:t>
      </w:r>
      <w:r w:rsidRPr="001D5F71">
        <w:rPr>
          <w:rFonts w:ascii="Calibri" w:hAnsi="Calibri" w:cs="Calibri"/>
        </w:rPr>
        <w:t>n</w:t>
      </w:r>
      <w:r w:rsidRPr="006C3E5E">
        <w:rPr>
          <w:rFonts w:ascii="Calibri" w:hAnsi="Calibri" w:cs="Calibri"/>
        </w:rPr>
        <w:t xml:space="preserve">: </w:t>
      </w:r>
      <w:r w:rsidR="006C3016">
        <w:rPr>
          <w:rFonts w:ascii="Calibri" w:hAnsi="Calibri" w:cs="Calibri"/>
        </w:rPr>
        <w:tab/>
      </w:r>
      <w:r w:rsidRPr="006C3E5E">
        <w:rPr>
          <w:rFonts w:ascii="Calibri" w:hAnsi="Calibri" w:cs="Calibri"/>
        </w:rPr>
        <w:t>15.08.2025</w:t>
      </w:r>
      <w:r>
        <w:rPr>
          <w:rFonts w:ascii="Calibri" w:hAnsi="Calibri" w:cs="Calibri"/>
        </w:rPr>
        <w:br/>
        <w:t xml:space="preserve">Time of Project: </w:t>
      </w:r>
      <w:r w:rsidR="006C3016">
        <w:rPr>
          <w:rFonts w:ascii="Calibri" w:hAnsi="Calibri" w:cs="Calibri"/>
        </w:rPr>
        <w:tab/>
      </w:r>
      <w:r>
        <w:rPr>
          <w:rFonts w:ascii="Calibri" w:hAnsi="Calibri" w:cs="Calibri"/>
        </w:rPr>
        <w:t>1. October 2026 – 31. March 2028 (18 months)</w:t>
      </w:r>
      <w:r>
        <w:rPr>
          <w:rFonts w:ascii="Calibri" w:hAnsi="Calibri" w:cs="Calibri"/>
        </w:rPr>
        <w:br/>
        <w:t>Hosting Institution</w:t>
      </w:r>
      <w:r w:rsidR="006C3016">
        <w:rPr>
          <w:rFonts w:ascii="Calibri" w:hAnsi="Calibri" w:cs="Calibri"/>
        </w:rPr>
        <w:t>s</w:t>
      </w:r>
      <w:r>
        <w:rPr>
          <w:rFonts w:ascii="Calibri" w:hAnsi="Calibri" w:cs="Calibri"/>
        </w:rPr>
        <w:t xml:space="preserve">: </w:t>
      </w:r>
      <w:r w:rsidR="006C3016">
        <w:rPr>
          <w:rFonts w:ascii="Calibri" w:hAnsi="Calibri" w:cs="Calibri"/>
        </w:rPr>
        <w:tab/>
      </w:r>
      <w:r>
        <w:rPr>
          <w:rFonts w:ascii="Calibri" w:hAnsi="Calibri" w:cs="Calibri"/>
        </w:rPr>
        <w:t>University College London, UK</w:t>
      </w:r>
      <w:r w:rsidR="006C3016">
        <w:rPr>
          <w:rFonts w:ascii="Calibri" w:hAnsi="Calibri" w:cs="Calibri"/>
        </w:rPr>
        <w:br/>
      </w:r>
      <w:r w:rsidR="006C3016">
        <w:rPr>
          <w:rFonts w:ascii="Calibri" w:hAnsi="Calibri" w:cs="Calibri"/>
        </w:rPr>
        <w:tab/>
      </w:r>
      <w:r w:rsidR="006C3016">
        <w:rPr>
          <w:rFonts w:ascii="Calibri" w:hAnsi="Calibri" w:cs="Calibri"/>
        </w:rPr>
        <w:tab/>
      </w:r>
      <w:r w:rsidR="006C3016">
        <w:rPr>
          <w:rFonts w:ascii="Calibri" w:hAnsi="Calibri" w:cs="Calibri"/>
        </w:rPr>
        <w:tab/>
        <w:t>Friedrich Schiller University Jena, Germany</w:t>
      </w:r>
      <w:r w:rsidR="006C3016">
        <w:rPr>
          <w:rFonts w:ascii="Calibri" w:hAnsi="Calibri" w:cs="Calibri"/>
        </w:rPr>
        <w:br/>
        <w:t xml:space="preserve">Scientific Mentors: </w:t>
      </w:r>
      <w:r w:rsidR="006C3016">
        <w:rPr>
          <w:rFonts w:ascii="Calibri" w:hAnsi="Calibri" w:cs="Calibri"/>
        </w:rPr>
        <w:tab/>
        <w:t>Prof. Dr. Carolyn McGettigan (London)</w:t>
      </w:r>
      <w:r w:rsidR="006C3016">
        <w:rPr>
          <w:rFonts w:ascii="Calibri" w:hAnsi="Calibri" w:cs="Calibri"/>
        </w:rPr>
        <w:br/>
      </w:r>
      <w:r w:rsidR="006C3016">
        <w:rPr>
          <w:rFonts w:ascii="Calibri" w:hAnsi="Calibri" w:cs="Calibri"/>
        </w:rPr>
        <w:tab/>
      </w:r>
      <w:r w:rsidR="006C3016">
        <w:rPr>
          <w:rFonts w:ascii="Calibri" w:hAnsi="Calibri" w:cs="Calibri"/>
        </w:rPr>
        <w:tab/>
      </w:r>
      <w:r w:rsidR="006C3016">
        <w:rPr>
          <w:rFonts w:ascii="Calibri" w:hAnsi="Calibri" w:cs="Calibri"/>
        </w:rPr>
        <w:tab/>
      </w:r>
      <w:r w:rsidR="006C3016" w:rsidRPr="006C3016">
        <w:rPr>
          <w:rFonts w:ascii="Calibri" w:hAnsi="Calibri" w:cs="Calibri"/>
        </w:rPr>
        <w:t xml:space="preserve">Dr. Nadine </w:t>
      </w:r>
      <w:proofErr w:type="spellStart"/>
      <w:r w:rsidR="006C3016" w:rsidRPr="006C3016">
        <w:rPr>
          <w:rFonts w:ascii="Calibri" w:hAnsi="Calibri" w:cs="Calibri"/>
        </w:rPr>
        <w:t>Lavan</w:t>
      </w:r>
      <w:proofErr w:type="spellEnd"/>
      <w:r w:rsidR="006C3016" w:rsidRPr="006C3016">
        <w:rPr>
          <w:rFonts w:ascii="Calibri" w:hAnsi="Calibri" w:cs="Calibri"/>
        </w:rPr>
        <w:t xml:space="preserve"> (London) </w:t>
      </w:r>
      <w:r w:rsidR="006C3016">
        <w:rPr>
          <w:rFonts w:ascii="Calibri" w:hAnsi="Calibri" w:cs="Calibri"/>
        </w:rPr>
        <w:br/>
      </w:r>
      <w:r w:rsidR="006C3016">
        <w:rPr>
          <w:rFonts w:ascii="Calibri" w:hAnsi="Calibri" w:cs="Calibri"/>
        </w:rPr>
        <w:tab/>
      </w:r>
      <w:r w:rsidR="006C3016">
        <w:rPr>
          <w:rFonts w:ascii="Calibri" w:hAnsi="Calibri" w:cs="Calibri"/>
        </w:rPr>
        <w:tab/>
      </w:r>
      <w:r w:rsidR="006C3016">
        <w:rPr>
          <w:rFonts w:ascii="Calibri" w:hAnsi="Calibri" w:cs="Calibri"/>
        </w:rPr>
        <w:tab/>
      </w:r>
      <w:r w:rsidR="006C3016" w:rsidRPr="006C3016">
        <w:rPr>
          <w:rFonts w:ascii="Calibri" w:hAnsi="Calibri" w:cs="Calibri"/>
        </w:rPr>
        <w:t xml:space="preserve">Prof. Dr. Stefan R. </w:t>
      </w:r>
      <w:proofErr w:type="spellStart"/>
      <w:r w:rsidR="006C3016" w:rsidRPr="006C3016">
        <w:rPr>
          <w:rFonts w:ascii="Calibri" w:hAnsi="Calibri" w:cs="Calibri"/>
        </w:rPr>
        <w:t>Schweinberger</w:t>
      </w:r>
      <w:proofErr w:type="spellEnd"/>
      <w:r w:rsidR="006C3016" w:rsidRPr="006C3016">
        <w:rPr>
          <w:rFonts w:ascii="Calibri" w:hAnsi="Calibri" w:cs="Calibri"/>
        </w:rPr>
        <w:t xml:space="preserve"> (Jena)</w:t>
      </w:r>
    </w:p>
    <w:p w14:paraId="3F485557" w14:textId="1FDA25EF" w:rsidR="005575B6" w:rsidRPr="006C3016" w:rsidRDefault="00771143" w:rsidP="005575B6">
      <w:pPr>
        <w:rPr>
          <w:rFonts w:ascii="Calibri" w:hAnsi="Calibri" w:cs="Calibri"/>
        </w:rPr>
      </w:pPr>
      <w:r w:rsidRPr="006C3016">
        <w:rPr>
          <w:rFonts w:ascii="Calibri" w:hAnsi="Calibri" w:cs="Calibri"/>
        </w:rPr>
        <w:br/>
      </w:r>
    </w:p>
    <w:p w14:paraId="73CDF06A" w14:textId="70F898D9" w:rsidR="00576045" w:rsidRPr="001C1554" w:rsidRDefault="00576045" w:rsidP="008005CB">
      <w:pPr>
        <w:pStyle w:val="berschrift2"/>
        <w:numPr>
          <w:ilvl w:val="0"/>
          <w:numId w:val="23"/>
        </w:numPr>
        <w:rPr>
          <w:rFonts w:ascii="Calibri" w:hAnsi="Calibri" w:cs="Calibri"/>
          <w:szCs w:val="28"/>
        </w:rPr>
      </w:pPr>
      <w:r w:rsidRPr="001C1554">
        <w:rPr>
          <w:rFonts w:ascii="Calibri" w:hAnsi="Calibri" w:cs="Calibri"/>
          <w:szCs w:val="28"/>
        </w:rPr>
        <w:lastRenderedPageBreak/>
        <w:t xml:space="preserve">Introduction: </w:t>
      </w:r>
      <w:r w:rsidR="003E5603" w:rsidRPr="001C1554">
        <w:rPr>
          <w:rFonts w:ascii="Calibri" w:hAnsi="Calibri" w:cs="Calibri"/>
          <w:szCs w:val="28"/>
        </w:rPr>
        <w:t>The importance of perceived naturalness in voices</w:t>
      </w:r>
    </w:p>
    <w:p w14:paraId="635D0703" w14:textId="0C1D6F68" w:rsidR="00622CEB" w:rsidRPr="001C1554" w:rsidRDefault="00576045" w:rsidP="00FE17B6">
      <w:pPr>
        <w:ind w:firstLine="360"/>
        <w:rPr>
          <w:rFonts w:ascii="Calibri" w:hAnsi="Calibri" w:cs="Calibri"/>
        </w:rPr>
      </w:pPr>
      <w:r w:rsidRPr="001C1554">
        <w:rPr>
          <w:rFonts w:ascii="Calibri" w:hAnsi="Calibri" w:cs="Calibri"/>
        </w:rPr>
        <w:t xml:space="preserve">When we hear a voice, we form an instant impression about it </w:t>
      </w:r>
      <w:sdt>
        <w:sdtPr>
          <w:rPr>
            <w:rFonts w:ascii="Calibri" w:hAnsi="Calibri" w:cs="Calibri"/>
          </w:rPr>
          <w:alias w:val="To edit, see citavi.com/edit"/>
          <w:tag w:val="CitaviPlaceholder#d0116bbd-ae92-4e9d-8c68-6320268e7446"/>
          <w:id w:val="12737462"/>
          <w:placeholder>
            <w:docPart w:val="DefaultPlaceholder_-1854013440"/>
          </w:placeholder>
        </w:sdtPr>
        <w:sdtEndPr/>
        <w:sdtContent>
          <w:r w:rsidR="002F5DBF" w:rsidRPr="001C1554">
            <w:rPr>
              <w:rFonts w:ascii="Calibri" w:hAnsi="Calibri" w:cs="Calibri"/>
            </w:rPr>
            <w:fldChar w:fldCharType="begin"/>
          </w:r>
          <w:r w:rsidR="002F5DBF"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zc0NDdmLWI5ZDUtNDZkNS05ZDg3LWQxMWQ1M2I3MDA1NyIsIlJhbmdlTGVuZ3RoIjoyNiwiUmVmZXJlbmNlSWQiOiIzMWE2YzM1OS04NDM0LTRiNTItYTBkOC0zNDdkNGQwMDY3M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NSJ9fV0sIkJpYlRlWEtleSI6IkxhdmFuXzIwMjMiLCJDaXRhdGlvbktleVVwZGF0ZVR5cGUiOjAsIkNvbGxhYm9yYXRvcnMiOltdLCJEb2kiOiIxMC4xMDM4L3M0NDI3MS0wMjMtMDAwMDEt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}</w:instrText>
          </w:r>
          <w:r w:rsidR="002F5DBF" w:rsidRPr="001C1554">
            <w:rPr>
              <w:rFonts w:ascii="Calibri" w:hAnsi="Calibri" w:cs="Calibri"/>
            </w:rPr>
            <w:fldChar w:fldCharType="separate"/>
          </w:r>
          <w:r w:rsidR="0052313F" w:rsidRPr="001C1554">
            <w:rPr>
              <w:rFonts w:ascii="Calibri" w:hAnsi="Calibri" w:cs="Calibri"/>
            </w:rPr>
            <w:t>(Lavan &amp; McGettigan, 2023)</w:t>
          </w:r>
          <w:r w:rsidR="002F5DBF" w:rsidRPr="001C1554">
            <w:rPr>
              <w:rFonts w:ascii="Calibri" w:hAnsi="Calibri" w:cs="Calibri"/>
            </w:rPr>
            <w:fldChar w:fldCharType="end"/>
          </w:r>
        </w:sdtContent>
      </w:sdt>
      <w:r w:rsidRPr="001C1554">
        <w:rPr>
          <w:rFonts w:ascii="Calibri" w:hAnsi="Calibri" w:cs="Calibri"/>
        </w:rPr>
        <w:t>. The</w:t>
      </w:r>
      <w:r w:rsidR="002F5DBF" w:rsidRPr="001C1554">
        <w:rPr>
          <w:rFonts w:ascii="Calibri" w:hAnsi="Calibri" w:cs="Calibri"/>
        </w:rPr>
        <w:t xml:space="preserve"> </w:t>
      </w:r>
      <w:r w:rsidRPr="001C1554">
        <w:rPr>
          <w:rFonts w:ascii="Calibri" w:hAnsi="Calibri" w:cs="Calibri"/>
        </w:rPr>
        <w:t xml:space="preserve">characteristics that we infer </w:t>
      </w:r>
      <w:r w:rsidR="002F5DBF" w:rsidRPr="001C1554">
        <w:rPr>
          <w:rFonts w:ascii="Calibri" w:hAnsi="Calibri" w:cs="Calibri"/>
        </w:rPr>
        <w:t xml:space="preserve">are manifold, including age, sex, health, origin, attractiveness, and even personality traits like trustworthiness and dominance </w:t>
      </w:r>
      <w:sdt>
        <w:sdtPr>
          <w:rPr>
            <w:rFonts w:ascii="Calibri" w:hAnsi="Calibri" w:cs="Calibri"/>
          </w:rPr>
          <w:alias w:val="To edit, see citavi.com/edit"/>
          <w:tag w:val="CitaviPlaceholder#a1ea7beb-b6b1-473f-8570-e6711e820d02"/>
          <w:id w:val="1556663809"/>
          <w:placeholder>
            <w:docPart w:val="DefaultPlaceholder_-1854013440"/>
          </w:placeholder>
        </w:sdtPr>
        <w:sdtEndPr/>
        <w:sdtContent>
          <w:r w:rsidR="002F5DBF" w:rsidRPr="001C1554">
            <w:rPr>
              <w:rFonts w:ascii="Calibri" w:hAnsi="Calibri" w:cs="Calibri"/>
            </w:rPr>
            <w:fldChar w:fldCharType="begin"/>
          </w:r>
          <w:r w:rsidR="002F5DBF"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ZTNhNjA0LTAxOTMtNDEzYy05NTYxLTM4ODZmNTdjOWRhOSIsIlJhbmdlTGVuZ3RoIjoxMywiUmVmZXJlbmNlSWQiOiI2ODM2NDY4Yy05YTQ2LTQ5MmItOTg2Yy1jMmJlMTk1Y2Vj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XSwiQmliVGVYS2V5IjoiTGF2YW5fMjAyM2IiLCJDaXRhdGlvbktleVVwZGF0ZVR5cGUiOjAsIkNvbGxhYm9yYXRvcnMiOltdLCJEYXRlMiI6IjA3LjEwLjIwMjIiLCJEb2kiOiIxMC4xMDE2L2ouY29nbml0aW9uLjIwMjIuMTA1MjUz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A2VDEyOjQ3OjM3WiIsIk1vZGlmaWVkQnkiOiJ4dWp1aWZmaG41czJ0cG03M2s1bGxuNDh4azFqMTBwNGJjN3NsMm8iLCJJZCI6IjdhOTI1NTQ0LWI0MDEtNDZjYi1iNGMwLTQ2YzkyOTEyMWEzZiIsIk1vZGlmaWVkT24iOiIyMDI0LTA3LTA2VDEyOjQ3OjM3W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Z25pdGlvbi4yMDIyLjEwNTI1MyIsIlVyaVN0cmluZyI6Imh0dHBzOi8vZG9pLm9yZy8xMC4xMDE2L2ouY29nbml0aW9uLjIwMjIuMTA1MjU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ctMDZUMTI6NDc6MzdaIiwiTW9kaWZpZWRCeSI6Inh1anVpZmZobjVzMnRwbTczazVsbG40OHhrMWoxMHA0YmM3c2wybyIsIklkIjoiMDYyYzZjMjAtZjFjNS00MjFhLWI5MTQtNDNmZmE4NTgwMmU3IiwiTW9kaWZpZWRPbiI6IjIwMjQtMDctMDZUMTI6NDc6MzdaIiwiUHJvamVjdCI6eyIkcmVmIjoiNSJ9fV0sIk9yZ2FuaXphdGlvbnMiOltdLCJPdGhlcnNJbnZvbHZlZCI6W10sIlBhZ2VSYW5nZSI6IjxzcD5cclxuICA8bj4xMDUyNTM8L24+XHJcbiAgPGluPnRydWU8L2luPlxyXG4gIDxvcz4xMDUyNTM8L29zPlxyXG4gIDxwcz4xMDUyNTM8L3BzPlxyXG48L3NwPlxyXG48b3M+MTA1MjUzPC9vcz4iLCJQZXJpb2RpY2FsIjp7IiRpZCI6IjEy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}</w:instrText>
          </w:r>
          <w:r w:rsidR="002F5DBF" w:rsidRPr="001C1554">
            <w:rPr>
              <w:rFonts w:ascii="Calibri" w:hAnsi="Calibri" w:cs="Calibri"/>
            </w:rPr>
            <w:fldChar w:fldCharType="separate"/>
          </w:r>
          <w:r w:rsidR="0052313F" w:rsidRPr="001C1554">
            <w:rPr>
              <w:rFonts w:ascii="Calibri" w:hAnsi="Calibri" w:cs="Calibri"/>
            </w:rPr>
            <w:t>(Lavan, 2023)</w:t>
          </w:r>
          <w:r w:rsidR="002F5DBF" w:rsidRPr="001C1554">
            <w:rPr>
              <w:rFonts w:ascii="Calibri" w:hAnsi="Calibri" w:cs="Calibri"/>
            </w:rPr>
            <w:fldChar w:fldCharType="end"/>
          </w:r>
        </w:sdtContent>
      </w:sdt>
      <w:r w:rsidR="002F5DBF" w:rsidRPr="001C1554">
        <w:rPr>
          <w:rFonts w:ascii="Calibri" w:hAnsi="Calibri" w:cs="Calibri"/>
        </w:rPr>
        <w:t xml:space="preserve">. An important, but </w:t>
      </w:r>
      <w:proofErr w:type="spellStart"/>
      <w:r w:rsidR="002F5DBF" w:rsidRPr="001C1554">
        <w:rPr>
          <w:rFonts w:ascii="Calibri" w:hAnsi="Calibri" w:cs="Calibri"/>
        </w:rPr>
        <w:t>underresearched</w:t>
      </w:r>
      <w:proofErr w:type="spellEnd"/>
      <w:r w:rsidR="002F5DBF" w:rsidRPr="001C1554">
        <w:rPr>
          <w:rFonts w:ascii="Calibri" w:hAnsi="Calibri" w:cs="Calibri"/>
        </w:rPr>
        <w:t xml:space="preserve"> feature is the perceived </w:t>
      </w:r>
      <w:r w:rsidR="002F5DBF" w:rsidRPr="001C1554">
        <w:rPr>
          <w:rFonts w:ascii="Calibri" w:hAnsi="Calibri" w:cs="Calibri"/>
          <w:b/>
          <w:bCs/>
        </w:rPr>
        <w:t>naturalness of a voice</w:t>
      </w:r>
      <w:r w:rsidR="00833B5C" w:rsidRPr="001C1554">
        <w:rPr>
          <w:rFonts w:ascii="Calibri" w:hAnsi="Calibri" w:cs="Calibri"/>
          <w:b/>
          <w:bCs/>
        </w:rPr>
        <w:t xml:space="preserve"> </w:t>
      </w:r>
      <w:sdt>
        <w:sdtPr>
          <w:rPr>
            <w:rFonts w:ascii="Calibri" w:hAnsi="Calibri" w:cs="Calibri"/>
            <w:b/>
            <w:bCs/>
          </w:rPr>
          <w:alias w:val="To edit, see citavi.com/edit"/>
          <w:tag w:val="CitaviPlaceholder#66509d89-4990-4246-89a3-8d75b9c3ce2a"/>
          <w:id w:val="-305169665"/>
          <w:placeholder>
            <w:docPart w:val="DefaultPlaceholder_-1854013440"/>
          </w:placeholder>
        </w:sdtPr>
        <w:sdtEndPr>
          <w:rPr>
            <w:b w:val="0"/>
          </w:rPr>
        </w:sdtEndPr>
        <w:sdtContent>
          <w:r w:rsidR="006C3016" w:rsidRPr="006C3016">
            <w:rPr>
              <w:rFonts w:ascii="Calibri" w:hAnsi="Calibri" w:cs="Calibri"/>
              <w:bCs/>
            </w:rPr>
            <w:fldChar w:fldCharType="begin"/>
          </w:r>
          <w:r w:rsidR="006C3016" w:rsidRPr="006C3016">
            <w:rPr>
              <w:rFonts w:ascii="Calibri" w:hAnsi="Calibri" w:cs="Calibri"/>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NDJiZjAwLWJhODktNDY3MC1iMjQxLWQwM2ZmZWIzYjgyZiIsIlJhbmdlTGVuZ3RoIjoyMywiUmVmZXJlbmNlSWQiOiI4NzJhMGJkNS00YTJkLTQyZjQtODM2MS0zZDNlYjgyZDBmZ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}</w:instrText>
          </w:r>
          <w:r w:rsidR="006C3016" w:rsidRPr="006C3016">
            <w:rPr>
              <w:rFonts w:ascii="Calibri" w:hAnsi="Calibri" w:cs="Calibri"/>
              <w:bCs/>
            </w:rPr>
            <w:fldChar w:fldCharType="separate"/>
          </w:r>
          <w:r w:rsidR="006C3016" w:rsidRPr="006C3016">
            <w:rPr>
              <w:rFonts w:ascii="Calibri" w:hAnsi="Calibri" w:cs="Calibri"/>
              <w:bCs/>
            </w:rPr>
            <w:t>(Nussbaum et al., 2025)</w:t>
          </w:r>
          <w:r w:rsidR="006C3016" w:rsidRPr="006C3016">
            <w:rPr>
              <w:rFonts w:ascii="Calibri" w:hAnsi="Calibri" w:cs="Calibri"/>
              <w:bCs/>
            </w:rPr>
            <w:fldChar w:fldCharType="end"/>
          </w:r>
        </w:sdtContent>
      </w:sdt>
      <w:r w:rsidR="00622CEB" w:rsidRPr="006C3016">
        <w:rPr>
          <w:rFonts w:ascii="Calibri" w:hAnsi="Calibri" w:cs="Calibri"/>
        </w:rPr>
        <w:t>, i.e. whethe</w:t>
      </w:r>
      <w:r w:rsidR="00622CEB" w:rsidRPr="001C1554">
        <w:rPr>
          <w:rFonts w:ascii="Calibri" w:hAnsi="Calibri" w:cs="Calibri"/>
        </w:rPr>
        <w:t>r a voice sounds monotonous, robotic or ‘weird’.</w:t>
      </w:r>
      <w:r w:rsidR="005F1054" w:rsidRPr="001C1554">
        <w:rPr>
          <w:rFonts w:ascii="Calibri" w:hAnsi="Calibri" w:cs="Calibri"/>
        </w:rPr>
        <w:t xml:space="preserve"> Listeners seem to be very sensitive to unnatural voice features</w:t>
      </w:r>
      <w:r w:rsidR="00C95F77" w:rsidRPr="001C1554">
        <w:rPr>
          <w:rFonts w:ascii="Calibri" w:hAnsi="Calibri" w:cs="Calibri"/>
        </w:rPr>
        <w:t>,</w:t>
      </w:r>
      <w:r w:rsidR="005F1054" w:rsidRPr="001C1554">
        <w:rPr>
          <w:rFonts w:ascii="Calibri" w:hAnsi="Calibri" w:cs="Calibri"/>
        </w:rPr>
        <w:t xml:space="preserve"> which can have tremendous implications for communicative quality</w:t>
      </w:r>
      <w:r w:rsidR="00C95F77" w:rsidRPr="001C1554">
        <w:rPr>
          <w:rFonts w:ascii="Calibri" w:hAnsi="Calibri" w:cs="Calibri"/>
        </w:rPr>
        <w:t xml:space="preserve">. For example, individuals whose voices sound unnatural due to </w:t>
      </w:r>
      <w:r w:rsidR="008005CB" w:rsidRPr="001C1554">
        <w:rPr>
          <w:rFonts w:ascii="Calibri" w:hAnsi="Calibri" w:cs="Calibri"/>
        </w:rPr>
        <w:t>voice</w:t>
      </w:r>
      <w:r w:rsidR="00C95F77" w:rsidRPr="001C1554">
        <w:rPr>
          <w:rFonts w:ascii="Calibri" w:hAnsi="Calibri" w:cs="Calibri"/>
        </w:rPr>
        <w:t xml:space="preserve"> pathologies are often perceived as withdrawn or bored, which has a direct impact on their quality of life </w:t>
      </w:r>
      <w:sdt>
        <w:sdtPr>
          <w:rPr>
            <w:rFonts w:ascii="Calibri" w:hAnsi="Calibri" w:cs="Calibri"/>
          </w:rPr>
          <w:alias w:val="To edit, see citavi.com/edit"/>
          <w:tag w:val="CitaviPlaceholder#2a8baf18-8160-49c1-8924-59d7f6a918d2"/>
          <w:id w:val="1565063850"/>
          <w:placeholder>
            <w:docPart w:val="DefaultPlaceholder_-1854013440"/>
          </w:placeholder>
        </w:sdtPr>
        <w:sdtEndPr/>
        <w:sdtContent>
          <w:r w:rsidR="005F1054" w:rsidRPr="001C1554">
            <w:rPr>
              <w:rFonts w:ascii="Calibri" w:hAnsi="Calibri" w:cs="Calibri"/>
            </w:rPr>
            <w:fldChar w:fldCharType="begin"/>
          </w:r>
          <w:r w:rsidR="005F1054"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jllOWViLWFiMjgtNGM3Ni1iNDU5LWQ3MmZjNDA4OTFiYiIsIlJhbmdlTGVuZ3RoIjoyNywiUmVmZXJlbmNlSWQiOiJmYmFlN2Y2Yi0xZjI0LTQ0NzQtYTljNi1iM2JkMTFmYjMy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UiLCIkdHlwZSI6IlN3aXNzQWNhZGVtaWMuQ2l0YXZpLlByb2plY3QsIFN3aXNzQWNhZGVtaWMuQ2l0YXZpIn19LHsiJGlkIjoiN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Ny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xN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C0wNy0wNlQxNTowMToxNiIsIlByb2plY3QiOnsiJHJlZiI6IjUifX0sIlVzZU51bWJlcmluZ1R5cGVPZlBhcmVudERvY3VtZW50IjpmYWxzZX1dLCJGb3JtYXR0ZWRUZXh0Ijp7IiRpZCI6IjE1IiwiQ291bnQiOjEsIlRleHRVbml0cyI6W3siJGlkIjoiMTYiLCJGb250U3R5bGUiOnsiJGlkIjoiMTciLCJOZXV0cmFsIjp0cnVlfSwiUmVhZGluZ09yZGVyIjoxLCJUZXh0IjoiKEtsb3BmZW5zdGVpbiBldCBhbC4sIDIwMjApIn1dfSwiVGFnIjoiQ2l0YXZpUGxhY2Vob2xkZXIjMmE4YmFmMTgtODE2MC00OWMxLTg5MjQtNTlkN2Y2YTkxOGQyIiwiVGV4dCI6IihLbG9wZmVuc3RlaW4gZXQgYWwuLCAyMDIwKSIsIldBSVZlcnNpb24iOiI2LjExLjAuMCJ9}</w:instrText>
          </w:r>
          <w:r w:rsidR="005F1054" w:rsidRPr="001C1554">
            <w:rPr>
              <w:rFonts w:ascii="Calibri" w:hAnsi="Calibri" w:cs="Calibri"/>
            </w:rPr>
            <w:fldChar w:fldCharType="separate"/>
          </w:r>
          <w:r w:rsidR="0052313F" w:rsidRPr="001C1554">
            <w:rPr>
              <w:rFonts w:ascii="Calibri" w:hAnsi="Calibri" w:cs="Calibri"/>
            </w:rPr>
            <w:t>(Klopfenstein et al., 2020)</w:t>
          </w:r>
          <w:r w:rsidR="005F1054" w:rsidRPr="001C1554">
            <w:rPr>
              <w:rFonts w:ascii="Calibri" w:hAnsi="Calibri" w:cs="Calibri"/>
            </w:rPr>
            <w:fldChar w:fldCharType="end"/>
          </w:r>
        </w:sdtContent>
      </w:sdt>
      <w:r w:rsidR="005F1054" w:rsidRPr="001C1554">
        <w:rPr>
          <w:rFonts w:ascii="Calibri" w:hAnsi="Calibri" w:cs="Calibri"/>
        </w:rPr>
        <w:t>.</w:t>
      </w:r>
      <w:r w:rsidR="00C95F77" w:rsidRPr="001C1554">
        <w:rPr>
          <w:rFonts w:ascii="Calibri" w:hAnsi="Calibri" w:cs="Calibri"/>
        </w:rPr>
        <w:t xml:space="preserve"> </w:t>
      </w:r>
      <w:r w:rsidR="00622CEB" w:rsidRPr="001C1554">
        <w:rPr>
          <w:rFonts w:ascii="Calibri" w:hAnsi="Calibri" w:cs="Calibri"/>
        </w:rPr>
        <w:t xml:space="preserve">Therefore, it is of practical importance to understand how such impressions are formed. </w:t>
      </w:r>
    </w:p>
    <w:p w14:paraId="71A8BF60" w14:textId="28CD75EE" w:rsidR="00A23FB7" w:rsidRPr="001C1554" w:rsidRDefault="00872C86" w:rsidP="002E1266">
      <w:pPr>
        <w:ind w:firstLine="720"/>
        <w:rPr>
          <w:rFonts w:ascii="Calibri" w:hAnsi="Calibri" w:cs="Calibri"/>
        </w:rPr>
      </w:pPr>
      <w:r w:rsidRPr="001C1554">
        <w:rPr>
          <w:rFonts w:ascii="Calibri" w:hAnsi="Calibri" w:cs="Calibri"/>
        </w:rPr>
        <w:t>Now, i</w:t>
      </w:r>
      <w:r w:rsidR="005F1054" w:rsidRPr="001C1554">
        <w:rPr>
          <w:rFonts w:ascii="Calibri" w:hAnsi="Calibri" w:cs="Calibri"/>
        </w:rPr>
        <w:t>n the digital era,</w:t>
      </w:r>
      <w:r w:rsidRPr="001C1554">
        <w:rPr>
          <w:rFonts w:ascii="Calibri" w:hAnsi="Calibri" w:cs="Calibri"/>
          <w:b/>
          <w:bCs/>
        </w:rPr>
        <w:t xml:space="preserve"> </w:t>
      </w:r>
      <w:r w:rsidR="0011012C" w:rsidRPr="001C1554">
        <w:rPr>
          <w:rFonts w:ascii="Calibri" w:hAnsi="Calibri" w:cs="Calibri"/>
        </w:rPr>
        <w:t xml:space="preserve">questions of voice naturalness gain significance from a </w:t>
      </w:r>
      <w:r w:rsidR="002711BE" w:rsidRPr="001C1554">
        <w:rPr>
          <w:rFonts w:ascii="Calibri" w:hAnsi="Calibri" w:cs="Calibri"/>
        </w:rPr>
        <w:t>new</w:t>
      </w:r>
      <w:r w:rsidR="0011012C" w:rsidRPr="001C1554">
        <w:rPr>
          <w:rFonts w:ascii="Calibri" w:hAnsi="Calibri" w:cs="Calibri"/>
        </w:rPr>
        <w:t xml:space="preserve"> angle. </w:t>
      </w:r>
      <w:r w:rsidR="0011012C" w:rsidRPr="001C1554">
        <w:rPr>
          <w:rFonts w:ascii="Calibri" w:hAnsi="Calibri" w:cs="Calibri"/>
          <w:b/>
          <w:bCs/>
        </w:rPr>
        <w:t>V</w:t>
      </w:r>
      <w:r w:rsidRPr="001C1554">
        <w:rPr>
          <w:rFonts w:ascii="Calibri" w:hAnsi="Calibri" w:cs="Calibri"/>
          <w:b/>
          <w:bCs/>
        </w:rPr>
        <w:t xml:space="preserve">oice synthesis technology </w:t>
      </w:r>
      <w:r w:rsidRPr="001C1554">
        <w:rPr>
          <w:rFonts w:ascii="Calibri" w:hAnsi="Calibri" w:cs="Calibri"/>
        </w:rPr>
        <w:t xml:space="preserve">quickly invades everyday life, e.g. in smart-home-devices, customer calls, gaming environments or support platforms </w:t>
      </w:r>
      <w:sdt>
        <w:sdtPr>
          <w:rPr>
            <w:rFonts w:ascii="Calibri" w:hAnsi="Calibri" w:cs="Calibri"/>
          </w:rPr>
          <w:alias w:val="To edit, see citavi.com/edit"/>
          <w:tag w:val="CitaviPlaceholder#d219bfab-386c-4e80-b39b-a686d758e2d9"/>
          <w:id w:val="833340230"/>
          <w:placeholder>
            <w:docPart w:val="DefaultPlaceholder_-1854013440"/>
          </w:placeholder>
        </w:sdtPr>
        <w:sdtEndPr/>
        <w:sdtContent>
          <w:r w:rsidRPr="001C1554">
            <w:rPr>
              <w:rFonts w:ascii="Calibri" w:hAnsi="Calibri" w:cs="Calibri"/>
            </w:rPr>
            <w:fldChar w:fldCharType="begin"/>
          </w:r>
          <w:r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zQ2ZjE0LWE5OTEtNGI4Yi1hN2FkLTc5MzE0NDdlNmZhYiIsIlJhbmdlTGVuZ3RoIjoyMiwiUmVmZXJlbmNlSWQiOiJiMmNmZWQyMi0wMWRjLTRiZmItYjMwMi0yNGQ2OTJmZTNj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NSIsIiR0eXBlIjoiU3dpc3NBY2FkZW1pYy5DaXRhdmkuUHJvamVjdCwgU3dpc3NBY2FkZW1pYy5DaXRhdmkifX0seyIkaWQiOiI2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NSJ9fV0sIkJpYlRlWEtleSI6IlJvZGVyb18yMDIzIiwiQ2l0YXRpb25LZXlVcGRhdGVUeXBlIjowLCJDb2xsYWJvcmF0b3JzIjpbXSwiRG9pIjoiMTAuMTE3Ny8xNDYxNDQ0ODIxMTAyNDE0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}</w:instrText>
          </w:r>
          <w:r w:rsidRPr="001C1554">
            <w:rPr>
              <w:rFonts w:ascii="Calibri" w:hAnsi="Calibri" w:cs="Calibri"/>
            </w:rPr>
            <w:fldChar w:fldCharType="separate"/>
          </w:r>
          <w:r w:rsidR="0052313F" w:rsidRPr="001C1554">
            <w:rPr>
              <w:rFonts w:ascii="Calibri" w:hAnsi="Calibri" w:cs="Calibri"/>
            </w:rPr>
            <w:t>(Rodero &amp; Lucas, 2023)</w:t>
          </w:r>
          <w:r w:rsidRPr="001C1554">
            <w:rPr>
              <w:rFonts w:ascii="Calibri" w:hAnsi="Calibri" w:cs="Calibri"/>
            </w:rPr>
            <w:fldChar w:fldCharType="end"/>
          </w:r>
        </w:sdtContent>
      </w:sdt>
      <w:r w:rsidRPr="001C1554">
        <w:rPr>
          <w:rFonts w:ascii="Calibri" w:hAnsi="Calibri" w:cs="Calibri"/>
        </w:rPr>
        <w:t>.</w:t>
      </w:r>
      <w:r w:rsidR="001A4998" w:rsidRPr="001C1554">
        <w:rPr>
          <w:rFonts w:ascii="Calibri" w:hAnsi="Calibri" w:cs="Calibri"/>
        </w:rPr>
        <w:t xml:space="preserve"> </w:t>
      </w:r>
      <w:r w:rsidR="00F51B65" w:rsidRPr="001C1554">
        <w:rPr>
          <w:rFonts w:ascii="Calibri" w:hAnsi="Calibri" w:cs="Calibri"/>
        </w:rPr>
        <w:t>Fueled by rapidly evolving artificial intelligence technology, s</w:t>
      </w:r>
      <w:r w:rsidR="00BD188F" w:rsidRPr="001C1554">
        <w:rPr>
          <w:rFonts w:ascii="Calibri" w:hAnsi="Calibri" w:cs="Calibri"/>
        </w:rPr>
        <w:t xml:space="preserve">ynthetic voices </w:t>
      </w:r>
      <w:r w:rsidR="001357C7" w:rsidRPr="001C1554">
        <w:rPr>
          <w:rFonts w:ascii="Calibri" w:hAnsi="Calibri" w:cs="Calibri"/>
        </w:rPr>
        <w:t>now approach an almost human-like</w:t>
      </w:r>
      <w:r w:rsidR="00BD188F" w:rsidRPr="001C1554">
        <w:rPr>
          <w:rFonts w:ascii="Calibri" w:hAnsi="Calibri" w:cs="Calibri"/>
        </w:rPr>
        <w:t xml:space="preserve"> auditory quality</w:t>
      </w:r>
      <w:r w:rsidR="008005CB" w:rsidRPr="001C1554">
        <w:rPr>
          <w:rFonts w:ascii="Calibri" w:hAnsi="Calibri" w:cs="Calibri"/>
        </w:rPr>
        <w:t xml:space="preserve"> </w:t>
      </w:r>
      <w:sdt>
        <w:sdtPr>
          <w:rPr>
            <w:rFonts w:ascii="Calibri" w:hAnsi="Calibri" w:cs="Calibri"/>
          </w:rPr>
          <w:alias w:val="To edit, see citavi.com/edit"/>
          <w:tag w:val="CitaviPlaceholder#30a55749-dcb0-4217-99c6-3abbf09288cd"/>
          <w:id w:val="278155993"/>
          <w:placeholder>
            <w:docPart w:val="DefaultPlaceholder_-1854013440"/>
          </w:placeholder>
        </w:sdtPr>
        <w:sdtEnd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OTQwZWMxLTkyZDUtNGJhMC1hNDFjLTM5MDY3NjRlNTBmMCIsIlJhbmdlTGVuZ3RoIjoyMCwiUmVmZXJlbmNlSWQiOiJiMjRjYThkNy0zYzQzLTQzYTItYTJmNi04MWE3ZjNkOWZl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qcWc2Z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xMjM0L29zZi5pby9qcWc2ZSIsIlVyaVN0cmluZyI6Imh0dHBzOi8vZG9pLm9yZy8xMC4zMTIzNC9vc2YuaW8vanFnNm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}</w:instrText>
          </w:r>
          <w:r w:rsidR="008005CB" w:rsidRPr="001C1554">
            <w:rPr>
              <w:rFonts w:ascii="Calibri" w:hAnsi="Calibri" w:cs="Calibri"/>
            </w:rPr>
            <w:fldChar w:fldCharType="separate"/>
          </w:r>
          <w:r w:rsidR="008005CB" w:rsidRPr="001C1554">
            <w:rPr>
              <w:rFonts w:ascii="Calibri" w:hAnsi="Calibri" w:cs="Calibri"/>
            </w:rPr>
            <w:t>(Lavan et al., 2024)</w:t>
          </w:r>
          <w:r w:rsidR="008005CB" w:rsidRPr="001C1554">
            <w:rPr>
              <w:rFonts w:ascii="Calibri" w:hAnsi="Calibri" w:cs="Calibri"/>
            </w:rPr>
            <w:fldChar w:fldCharType="end"/>
          </w:r>
        </w:sdtContent>
      </w:sdt>
      <w:r w:rsidR="00BD188F" w:rsidRPr="001C1554">
        <w:rPr>
          <w:rFonts w:ascii="Calibri" w:hAnsi="Calibri" w:cs="Calibri"/>
        </w:rPr>
        <w:t xml:space="preserve">. </w:t>
      </w:r>
      <w:r w:rsidR="002E1266" w:rsidRPr="001C1554">
        <w:rPr>
          <w:rFonts w:ascii="Calibri" w:hAnsi="Calibri" w:cs="Calibri"/>
        </w:rPr>
        <w:t xml:space="preserve">Nevertheless, most types of </w:t>
      </w:r>
      <w:r w:rsidR="001A4998" w:rsidRPr="001C1554">
        <w:rPr>
          <w:rFonts w:ascii="Calibri" w:hAnsi="Calibri" w:cs="Calibri"/>
        </w:rPr>
        <w:t xml:space="preserve">synthetic voices are </w:t>
      </w:r>
      <w:r w:rsidR="002E1266" w:rsidRPr="001C1554">
        <w:rPr>
          <w:rFonts w:ascii="Calibri" w:hAnsi="Calibri" w:cs="Calibri"/>
        </w:rPr>
        <w:t>still</w:t>
      </w:r>
      <w:r w:rsidR="001A4998" w:rsidRPr="001C1554">
        <w:rPr>
          <w:rFonts w:ascii="Calibri" w:hAnsi="Calibri" w:cs="Calibri"/>
        </w:rPr>
        <w:t xml:space="preserve"> </w:t>
      </w:r>
      <w:r w:rsidR="003820F2" w:rsidRPr="001C1554">
        <w:rPr>
          <w:rFonts w:ascii="Calibri" w:hAnsi="Calibri" w:cs="Calibri"/>
        </w:rPr>
        <w:t>perceived as</w:t>
      </w:r>
      <w:r w:rsidR="001A4998" w:rsidRPr="001C1554">
        <w:rPr>
          <w:rFonts w:ascii="Calibri" w:hAnsi="Calibri" w:cs="Calibri"/>
        </w:rPr>
        <w:t xml:space="preserve"> less natural than human voices, </w:t>
      </w:r>
      <w:r w:rsidR="0011012C" w:rsidRPr="001C1554">
        <w:rPr>
          <w:rFonts w:ascii="Calibri" w:hAnsi="Calibri" w:cs="Calibri"/>
        </w:rPr>
        <w:t>making them appear</w:t>
      </w:r>
      <w:r w:rsidR="003820F2" w:rsidRPr="001C1554">
        <w:rPr>
          <w:rFonts w:ascii="Calibri" w:hAnsi="Calibri" w:cs="Calibri"/>
        </w:rPr>
        <w:t xml:space="preserve"> </w:t>
      </w:r>
      <w:r w:rsidR="001A4998" w:rsidRPr="001C1554">
        <w:rPr>
          <w:rFonts w:ascii="Calibri" w:hAnsi="Calibri" w:cs="Calibri"/>
        </w:rPr>
        <w:t>less pleasant</w:t>
      </w:r>
      <w:r w:rsidR="002E1266" w:rsidRPr="001C1554">
        <w:rPr>
          <w:rFonts w:ascii="Calibri" w:hAnsi="Calibri" w:cs="Calibri"/>
        </w:rPr>
        <w:t>,</w:t>
      </w:r>
      <w:r w:rsidR="001A4998" w:rsidRPr="001C1554">
        <w:rPr>
          <w:rFonts w:ascii="Calibri" w:hAnsi="Calibri" w:cs="Calibri"/>
        </w:rPr>
        <w:t xml:space="preserve"> likeable</w:t>
      </w:r>
      <w:r w:rsidR="002E1266" w:rsidRPr="001C1554">
        <w:rPr>
          <w:rFonts w:ascii="Calibri" w:hAnsi="Calibri" w:cs="Calibri"/>
        </w:rPr>
        <w:t xml:space="preserve"> and trustworthy</w:t>
      </w:r>
      <w:r w:rsidR="00A23FB7" w:rsidRPr="001C1554">
        <w:rPr>
          <w:rFonts w:ascii="Calibri" w:hAnsi="Calibri" w:cs="Calibri"/>
        </w:rPr>
        <w:t xml:space="preserve"> </w:t>
      </w:r>
      <w:sdt>
        <w:sdtPr>
          <w:rPr>
            <w:rFonts w:ascii="Calibri" w:hAnsi="Calibri" w:cs="Calibri"/>
          </w:rPr>
          <w:alias w:val="To edit, see citavi.com/edit"/>
          <w:tag w:val="CitaviPlaceholder#e2bea9bf-aac6-43bc-b5b3-e7cba9dc7145"/>
          <w:id w:val="-1927255125"/>
          <w:placeholder>
            <w:docPart w:val="DefaultPlaceholder_-1854013440"/>
          </w:placeholder>
        </w:sdtPr>
        <w:sdtEndPr/>
        <w:sdtContent>
          <w:r w:rsidR="0011012C" w:rsidRPr="001C1554">
            <w:rPr>
              <w:rFonts w:ascii="Calibri" w:hAnsi="Calibri" w:cs="Calibri"/>
            </w:rPr>
            <w:fldChar w:fldCharType="begin"/>
          </w:r>
          <w:r w:rsidR="0011012C"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jMxMzdiLWUzNjAtNDZiZC1iYzgzLTUyYWI3MDFmMWUxZSIsIlJhbmdlTGVuZ3RoIjoyMCwiUmVmZXJlbmNlSWQiOiIzMzViNzNjNi0zNWZiLTQyZDYtODkyOC00MTkwOTExODg3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1IiwiJHR5cGUiOiJTd2lzc0FjYWRlbWljLkNpdGF2aS5Qcm9qZWN0LCBTd2lzc0FjYWRlbWljLkNpdGF2aSJ9fSx7IiRpZCI6IjY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NSJ9fSx7IiRpZCI6IjciLCIkdHlwZSI6IlN3aXNzQWNhZGVtaWMuQ2l0YXZpLlBlcnNvbiwgU3dpc3NBY2FkZW1pYy5DaXRhdmkiLCJGaXJzdE5hbWUiOiJZdWVmYW5nIiwiTGFzdE5hbWUiOiJaaG91IiwiUHJvdGVjdGVkIjpmYWxzZSwiU2V4IjowLCJDcmVhdGVkQnkiOiJfQ2hyaXN0aW5lIE51c3NiYXVtIiwiQ3JlYXRlZE9uIjoiMjAyMi0wNC0xOVQxMjozNjoxOSIsIk1vZGlmaWVkQnkiOiJfQ2hyaXN0aW5lIE51c3NiYXVtIiwiSWQiOiJkYTJkM2I0Zi1kNjczLTRmZjctOGQ2MS1kOGE1MTU2ZjczMTkiLCJNb2RpZmllZE9uIjoiMjAyMi0wNC0xOVQxMjozNjoxOSIsIlByb2plY3QiOnsiJHJlZiI6IjUifX1dLCJCaWJUZVhLZXkiOiJLdWhuZV8yMDIwIi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MzOTA5MjMiLCJVcmlTdHJpbmciOiJodHRwOi8vd3d3Lm5jYmkubmxtLm5paC5nb3YvcHVibWVkLzMzMzkwOT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M2OjE5IiwiTW9kaWZpZWRCeSI6Il9DaHJpc3RpbmUgTnVzc2JhdW0iLCJJZCI6ImYxZDBkYTBmLWRkNTYtNGZkMy04MTg0LTBhOTIyOWEwZmNjYSIsIk1vZGlmaWVkT24iOiIyMDIyLTA0LTE5VDEyOjM2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Nzc3MjI0MSIsIlVyaVN0cmluZyI6Imh0dHBzOi8vd3d3Lm5jYmkubmxtLm5paC5nb3YvcG1jL2FydGljbGVzL1BNQzc3NzIy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TkiLCJNb2RpZmllZEJ5IjoiX0NocmlzdGluZSBOdXNzYmF1bSIsIklkIjoiYzdhM2Q1ZDktM2U5NS00N2YyLWI4NmYtYjQ0MzI4OGExYTI5IiwiTW9kaWZpZWRPbiI6IjIwMjItMDQtMTlUMTI6MzY6MT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uYm90LjIwMjAuNTkzNzMyIiwiVXJpU3RyaW5nIjoiaHR0cHM6Ly9kb2kub3JnLzEwLjMzODkvZm5ib3QuMjAyMC41OTM3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TkiLCJNb2RpZmllZEJ5IjoiX0NocmlzdGluZSBOdXNzYmF1bSIsIklkIjoiMTVlMzAwMzUtMTIxMS00YjhlLWI5MDUtZTdiMWIwY2I5NDg2IiwiTW9kaWZpZWRPbiI6IjIwMjItMDQtMTlUMTI6MzY6MTkiLCJQcm9qZWN0Ijp7IiRyZWYiOiI1In19XSwiT3JnYW5pemF0aW9ucyI6W10sIk90aGVyc0ludm9sdmVkIjpbXSwiUGFnZVJhbmdlIjoiPHNwPlxyXG4gIDxuPjU5MzczMjwvbj5cclxuICA8aW4+dHJ1ZTwvaW4+XHJcbiAgPG9zPjU5MzczMjwvb3M+XHJcbiAgPHBzPjU5MzczMjwvcHM+XHJcbjwvc3A+XHJcbjxvcz41OTM3MzI8L29zPiIsIlBlcmlvZGljYWwiOnsiJGlkIjoiMTc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DctMDZUMTU6Mzg6MjEiLCJQcm9qZWN0Ijp7IiRyZWYiOiI1In19LCJVc2VOdW1iZXJpbmdUeXBlT2ZQYXJlbnREb2N1bWVudCI6ZmFsc2V9XSwiRm9ybWF0dGVkVGV4dCI6eyIkaWQiOiIxOCIsIkNvdW50IjoxLCJUZXh0VW5pdHMiOlt7IiRpZCI6IjE5IiwiRm9udFN0eWxlIjp7IiRpZCI6IjIwIiwiTmV1dHJhbCI6dHJ1ZX0sIlJlYWRpbmdPcmRlciI6MSwiVGV4dCI6IihLw7xobmUgZXQgYWwuLCAyMDIwKSJ9XX0sIlRhZyI6IkNpdGF2aVBsYWNlaG9sZGVyI2UyYmVhOWJmLWFhYzYtNDNiYy1iNWIzLWU3Y2JhOWRjNzE0NSIsIlRleHQiOiIoS8O8aG5lIGV0IGFsLiwgMjAyMCkiLCJXQUlWZXJzaW9uIjoiNi4xMS4wLjAifQ==}</w:instrText>
          </w:r>
          <w:r w:rsidR="0011012C" w:rsidRPr="001C1554">
            <w:rPr>
              <w:rFonts w:ascii="Calibri" w:hAnsi="Calibri" w:cs="Calibri"/>
            </w:rPr>
            <w:fldChar w:fldCharType="separate"/>
          </w:r>
          <w:r w:rsidR="0052313F" w:rsidRPr="001C1554">
            <w:rPr>
              <w:rFonts w:ascii="Calibri" w:hAnsi="Calibri" w:cs="Calibri"/>
            </w:rPr>
            <w:t>(Kühne et al., 2020)</w:t>
          </w:r>
          <w:r w:rsidR="0011012C" w:rsidRPr="001C1554">
            <w:rPr>
              <w:rFonts w:ascii="Calibri" w:hAnsi="Calibri" w:cs="Calibri"/>
            </w:rPr>
            <w:fldChar w:fldCharType="end"/>
          </w:r>
        </w:sdtContent>
      </w:sdt>
      <w:r w:rsidR="001A4998" w:rsidRPr="001C1554">
        <w:rPr>
          <w:rFonts w:ascii="Calibri" w:hAnsi="Calibri" w:cs="Calibri"/>
        </w:rPr>
        <w:t>.</w:t>
      </w:r>
      <w:r w:rsidR="00A23FB7" w:rsidRPr="001C1554">
        <w:rPr>
          <w:rFonts w:ascii="Calibri" w:hAnsi="Calibri" w:cs="Calibri"/>
        </w:rPr>
        <w:t xml:space="preserve"> Thus, as of today, listeners clearly prefer human over </w:t>
      </w:r>
      <w:r w:rsidR="002E1266" w:rsidRPr="001C1554">
        <w:rPr>
          <w:rFonts w:ascii="Calibri" w:hAnsi="Calibri" w:cs="Calibri"/>
        </w:rPr>
        <w:t>synthetic</w:t>
      </w:r>
      <w:r w:rsidR="00A23FB7" w:rsidRPr="001C1554">
        <w:rPr>
          <w:rFonts w:ascii="Calibri" w:hAnsi="Calibri" w:cs="Calibri"/>
        </w:rPr>
        <w:t xml:space="preserve"> voices </w:t>
      </w:r>
      <w:r w:rsidR="00FA3582" w:rsidRPr="001C1554">
        <w:rPr>
          <w:rFonts w:ascii="Calibri" w:hAnsi="Calibri" w:cs="Calibri"/>
        </w:rPr>
        <w:t>across</w:t>
      </w:r>
      <w:r w:rsidR="00A23FB7" w:rsidRPr="001C1554">
        <w:rPr>
          <w:rFonts w:ascii="Calibri" w:hAnsi="Calibri" w:cs="Calibri"/>
        </w:rPr>
        <w:t xml:space="preserve"> </w:t>
      </w:r>
      <w:r w:rsidR="002E1266" w:rsidRPr="001C1554">
        <w:rPr>
          <w:rFonts w:ascii="Calibri" w:hAnsi="Calibri" w:cs="Calibri"/>
        </w:rPr>
        <w:t>many</w:t>
      </w:r>
      <w:r w:rsidR="00A23FB7" w:rsidRPr="001C1554">
        <w:rPr>
          <w:rFonts w:ascii="Calibri" w:hAnsi="Calibri" w:cs="Calibri"/>
        </w:rPr>
        <w:t xml:space="preserve"> areas of application. </w:t>
      </w:r>
    </w:p>
    <w:p w14:paraId="19981BF8" w14:textId="063AFC20" w:rsidR="002711BE" w:rsidRPr="001C1554" w:rsidRDefault="00466063" w:rsidP="002E1266">
      <w:pPr>
        <w:ind w:firstLine="720"/>
        <w:rPr>
          <w:rFonts w:ascii="Calibri" w:hAnsi="Calibri" w:cs="Calibri"/>
        </w:rPr>
      </w:pPr>
      <w:r w:rsidRPr="001C1554">
        <w:rPr>
          <w:rFonts w:ascii="Calibri" w:hAnsi="Calibri" w:cs="Calibri"/>
        </w:rPr>
        <w:t xml:space="preserve">This may change in </w:t>
      </w:r>
      <w:r w:rsidR="005E2F1A" w:rsidRPr="001C1554">
        <w:rPr>
          <w:rFonts w:ascii="Calibri" w:hAnsi="Calibri" w:cs="Calibri"/>
        </w:rPr>
        <w:t>the future</w:t>
      </w:r>
      <w:r w:rsidRPr="001C1554">
        <w:rPr>
          <w:rFonts w:ascii="Calibri" w:hAnsi="Calibri" w:cs="Calibri"/>
        </w:rPr>
        <w:t xml:space="preserve"> </w:t>
      </w:r>
      <w:r w:rsidR="005E2F1A" w:rsidRPr="001C1554">
        <w:rPr>
          <w:rFonts w:ascii="Calibri" w:hAnsi="Calibri" w:cs="Calibri"/>
        </w:rPr>
        <w:t>through increased</w:t>
      </w:r>
      <w:r w:rsidRPr="001C1554">
        <w:rPr>
          <w:rFonts w:ascii="Calibri" w:hAnsi="Calibri" w:cs="Calibri"/>
        </w:rPr>
        <w:t xml:space="preserve"> expo</w:t>
      </w:r>
      <w:r w:rsidR="005E2F1A" w:rsidRPr="001C1554">
        <w:rPr>
          <w:rFonts w:ascii="Calibri" w:hAnsi="Calibri" w:cs="Calibri"/>
        </w:rPr>
        <w:t>sure</w:t>
      </w:r>
      <w:r w:rsidRPr="001C1554">
        <w:rPr>
          <w:rFonts w:ascii="Calibri" w:hAnsi="Calibri" w:cs="Calibri"/>
        </w:rPr>
        <w:t xml:space="preserve"> </w:t>
      </w:r>
      <w:r w:rsidR="001A4998" w:rsidRPr="001C1554">
        <w:rPr>
          <w:rFonts w:ascii="Calibri" w:hAnsi="Calibri" w:cs="Calibri"/>
        </w:rPr>
        <w:t xml:space="preserve">to </w:t>
      </w:r>
      <w:r w:rsidR="00FA3582" w:rsidRPr="001C1554">
        <w:rPr>
          <w:rFonts w:ascii="Calibri" w:hAnsi="Calibri" w:cs="Calibri"/>
        </w:rPr>
        <w:t>synthetic</w:t>
      </w:r>
      <w:r w:rsidR="001A4998" w:rsidRPr="001C1554">
        <w:rPr>
          <w:rFonts w:ascii="Calibri" w:hAnsi="Calibri" w:cs="Calibri"/>
        </w:rPr>
        <w:t xml:space="preserve"> voices. </w:t>
      </w:r>
      <w:r w:rsidR="00BB54C5" w:rsidRPr="001C1554">
        <w:rPr>
          <w:rFonts w:ascii="Calibri" w:hAnsi="Calibri" w:cs="Calibri"/>
        </w:rPr>
        <w:t xml:space="preserve">Our perceptual system </w:t>
      </w:r>
      <w:r w:rsidR="009D1A62" w:rsidRPr="001C1554">
        <w:rPr>
          <w:rFonts w:ascii="Calibri" w:hAnsi="Calibri" w:cs="Calibri"/>
        </w:rPr>
        <w:t>is</w:t>
      </w:r>
      <w:r w:rsidR="00BB54C5" w:rsidRPr="001C1554">
        <w:rPr>
          <w:rFonts w:ascii="Calibri" w:hAnsi="Calibri" w:cs="Calibri"/>
        </w:rPr>
        <w:t xml:space="preserve"> shaped based on </w:t>
      </w:r>
      <w:r w:rsidR="005E2F1A" w:rsidRPr="001C1554">
        <w:rPr>
          <w:rFonts w:ascii="Calibri" w:hAnsi="Calibri" w:cs="Calibri"/>
        </w:rPr>
        <w:t xml:space="preserve">experience </w:t>
      </w:r>
      <w:sdt>
        <w:sdtPr>
          <w:rPr>
            <w:rFonts w:ascii="Calibri" w:hAnsi="Calibri" w:cs="Calibri"/>
          </w:rPr>
          <w:alias w:val="To edit, see citavi.com/edit"/>
          <w:tag w:val="CitaviPlaceholder#00ce02cd-41ff-461e-916e-864957087203"/>
          <w:id w:val="-1848246983"/>
          <w:placeholder>
            <w:docPart w:val="DefaultPlaceholder_-1854013440"/>
          </w:placeholder>
        </w:sdtPr>
        <w:sdtEnd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OGI4YmI2LTk4MTAtNGQyNC05NjM2LWIwOTFmMTZjYWI3MSIsIlJhbmdlTGVuZ3RoIjoyMCwiUmVmZXJlbmNlSWQiOiI4NDczZDE5Ny1iNmU3LTRmNTgtODk5Yi0yZDMxM2VlY2Fl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k4ODM4MCIsIlVyaVN0cmluZyI6Imh0dHA6Ly93d3cubmNiaS5ubG0ubmloLmdvdi9wdWJtZWQvMjE5ODgzOD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Tc2OTZlNGItYzAwNC00YzBmLWEwNjctMTUzMWQ1YTU4MGRh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ouMjA0NC04Mjk1LjIwMTEuMDIwNDEueCIsIlVyaVN0cmluZyI6Imh0dHBzOi8vZG9pLm9yZy8xMC4xMTExL2ouMjA0NC04Mjk1LjIwMTEuMDIwNDEu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}</w:instrText>
          </w:r>
          <w:r w:rsidR="008005CB" w:rsidRPr="001C1554">
            <w:rPr>
              <w:rFonts w:ascii="Calibri" w:hAnsi="Calibri" w:cs="Calibri"/>
            </w:rPr>
            <w:fldChar w:fldCharType="separate"/>
          </w:r>
          <w:r w:rsidR="008005CB" w:rsidRPr="001C1554">
            <w:rPr>
              <w:rFonts w:ascii="Calibri" w:hAnsi="Calibri" w:cs="Calibri"/>
            </w:rPr>
            <w:t>(Belin et al., 2011)</w:t>
          </w:r>
          <w:r w:rsidR="008005CB" w:rsidRPr="001C1554">
            <w:rPr>
              <w:rFonts w:ascii="Calibri" w:hAnsi="Calibri" w:cs="Calibri"/>
            </w:rPr>
            <w:fldChar w:fldCharType="end"/>
          </w:r>
        </w:sdtContent>
      </w:sdt>
      <w:r w:rsidR="00BB54C5" w:rsidRPr="001C1554">
        <w:rPr>
          <w:rFonts w:ascii="Calibri" w:hAnsi="Calibri" w:cs="Calibri"/>
        </w:rPr>
        <w:t xml:space="preserve">. </w:t>
      </w:r>
      <w:r w:rsidR="002E1266" w:rsidRPr="001C1554">
        <w:rPr>
          <w:rFonts w:ascii="Calibri" w:hAnsi="Calibri" w:cs="Calibri"/>
        </w:rPr>
        <w:t xml:space="preserve">Individuals who were exposed only to human voices so far may find synthetic ones unnatural. For individuals who are highly accustomed to this technology, interacting with synthetic voices could become a fully natural experience. </w:t>
      </w:r>
      <w:r w:rsidR="003E5603" w:rsidRPr="001C1554">
        <w:rPr>
          <w:rFonts w:ascii="Calibri" w:hAnsi="Calibri" w:cs="Calibri"/>
        </w:rPr>
        <w:t>In western, industrialized countries, most children of the next generation will likely grow up in a household with a smart-speaker device and</w:t>
      </w:r>
      <w:r w:rsidR="00847216" w:rsidRPr="001C1554">
        <w:rPr>
          <w:rFonts w:ascii="Calibri" w:hAnsi="Calibri" w:cs="Calibri"/>
        </w:rPr>
        <w:t xml:space="preserve"> will either</w:t>
      </w:r>
      <w:r w:rsidR="003E5603" w:rsidRPr="001C1554">
        <w:rPr>
          <w:rFonts w:ascii="Calibri" w:hAnsi="Calibri" w:cs="Calibri"/>
        </w:rPr>
        <w:t xml:space="preserve"> interact with synthetic voices </w:t>
      </w:r>
      <w:r w:rsidR="00847216" w:rsidRPr="001C1554">
        <w:rPr>
          <w:rFonts w:ascii="Calibri" w:hAnsi="Calibri" w:cs="Calibri"/>
        </w:rPr>
        <w:t>themselves or frequently observe others (i.e. their parents)</w:t>
      </w:r>
      <w:r w:rsidR="00C169E5" w:rsidRPr="001C1554">
        <w:rPr>
          <w:rFonts w:ascii="Calibri" w:hAnsi="Calibri" w:cs="Calibri"/>
        </w:rPr>
        <w:t xml:space="preserve"> in doing so</w:t>
      </w:r>
      <w:r w:rsidR="003E5603" w:rsidRPr="001C1554">
        <w:rPr>
          <w:rFonts w:ascii="Calibri" w:hAnsi="Calibri" w:cs="Calibri"/>
        </w:rPr>
        <w:t>.</w:t>
      </w:r>
      <w:r w:rsidR="00847216" w:rsidRPr="001C1554">
        <w:rPr>
          <w:rFonts w:ascii="Calibri" w:hAnsi="Calibri" w:cs="Calibri"/>
        </w:rPr>
        <w:t xml:space="preserve"> So far, it is not understood how these developments will affect the processing of synthetic (and human) voices. </w:t>
      </w:r>
      <w:r w:rsidR="005E2F1A" w:rsidRPr="001C1554">
        <w:rPr>
          <w:rFonts w:ascii="Calibri" w:hAnsi="Calibri" w:cs="Calibri"/>
        </w:rPr>
        <w:t>Therefore, the</w:t>
      </w:r>
      <w:r w:rsidR="009D1A62" w:rsidRPr="001C1554">
        <w:rPr>
          <w:rFonts w:ascii="Calibri" w:hAnsi="Calibri" w:cs="Calibri"/>
        </w:rPr>
        <w:t xml:space="preserve"> key objective </w:t>
      </w:r>
      <w:r w:rsidR="005E2F1A" w:rsidRPr="001C1554">
        <w:rPr>
          <w:rFonts w:ascii="Calibri" w:hAnsi="Calibri" w:cs="Calibri"/>
        </w:rPr>
        <w:t xml:space="preserve">of the present research proposal </w:t>
      </w:r>
      <w:r w:rsidR="009D1A62" w:rsidRPr="001C1554">
        <w:rPr>
          <w:rFonts w:ascii="Calibri" w:hAnsi="Calibri" w:cs="Calibri"/>
        </w:rPr>
        <w:t>i</w:t>
      </w:r>
      <w:r w:rsidR="005E2F1A" w:rsidRPr="001C1554">
        <w:rPr>
          <w:rFonts w:ascii="Calibri" w:hAnsi="Calibri" w:cs="Calibri"/>
        </w:rPr>
        <w:t>s</w:t>
      </w:r>
      <w:r w:rsidR="009D1A62" w:rsidRPr="001C1554">
        <w:rPr>
          <w:rFonts w:ascii="Calibri" w:hAnsi="Calibri" w:cs="Calibri"/>
        </w:rPr>
        <w:t xml:space="preserve"> to understand how </w:t>
      </w:r>
      <w:r w:rsidR="00847216" w:rsidRPr="001C1554">
        <w:rPr>
          <w:rFonts w:ascii="Calibri" w:hAnsi="Calibri" w:cs="Calibri"/>
          <w:b/>
          <w:bCs/>
        </w:rPr>
        <w:t>experience and exposure to synthetic voices shape the perception and evaluation of unnatural voice features</w:t>
      </w:r>
      <w:r w:rsidR="00847216" w:rsidRPr="001C1554">
        <w:rPr>
          <w:rFonts w:ascii="Calibri" w:hAnsi="Calibri" w:cs="Calibri"/>
        </w:rPr>
        <w:t xml:space="preserve">. </w:t>
      </w:r>
    </w:p>
    <w:p w14:paraId="631E9873" w14:textId="2FBE7906" w:rsidR="003973A0" w:rsidRPr="001C1554" w:rsidRDefault="008005CB" w:rsidP="008005CB">
      <w:pPr>
        <w:pStyle w:val="berschrift2"/>
        <w:numPr>
          <w:ilvl w:val="0"/>
          <w:numId w:val="23"/>
        </w:numPr>
        <w:rPr>
          <w:rFonts w:ascii="Calibri" w:hAnsi="Calibri" w:cs="Calibri"/>
          <w:szCs w:val="28"/>
        </w:rPr>
      </w:pPr>
      <w:r w:rsidRPr="001C1554">
        <w:rPr>
          <w:rFonts w:ascii="Calibri" w:hAnsi="Calibri" w:cs="Calibri"/>
          <w:szCs w:val="28"/>
        </w:rPr>
        <w:t>Theoretical background</w:t>
      </w:r>
      <w:r w:rsidR="004E5021" w:rsidRPr="001C1554">
        <w:rPr>
          <w:rFonts w:ascii="Calibri" w:hAnsi="Calibri" w:cs="Calibri"/>
          <w:szCs w:val="28"/>
        </w:rPr>
        <w:t>: The conceptual framework for voice naturalness</w:t>
      </w:r>
    </w:p>
    <w:p w14:paraId="20CAAE43" w14:textId="6B13EAAE" w:rsidR="00410D3A" w:rsidRPr="001C1554" w:rsidRDefault="004E5021" w:rsidP="00FE17B6">
      <w:pPr>
        <w:ind w:firstLine="360"/>
        <w:rPr>
          <w:rFonts w:ascii="Calibri" w:hAnsi="Calibri" w:cs="Calibri"/>
        </w:rPr>
      </w:pPr>
      <w:r w:rsidRPr="001C1554">
        <w:rPr>
          <w:rFonts w:ascii="Calibri" w:hAnsi="Calibri" w:cs="Calibri"/>
        </w:rPr>
        <w:t xml:space="preserve">Despite its importance, a systematic understanding of voice naturalness </w:t>
      </w:r>
      <w:r w:rsidR="00410D3A" w:rsidRPr="001C1554">
        <w:rPr>
          <w:rFonts w:ascii="Calibri" w:hAnsi="Calibri" w:cs="Calibri"/>
        </w:rPr>
        <w:t xml:space="preserve">is </w:t>
      </w:r>
      <w:r w:rsidRPr="001C1554">
        <w:rPr>
          <w:rFonts w:ascii="Calibri" w:hAnsi="Calibri" w:cs="Calibri"/>
        </w:rPr>
        <w:t xml:space="preserve">elusive, mostly due to conceptual </w:t>
      </w:r>
      <w:proofErr w:type="spellStart"/>
      <w:r w:rsidRPr="001C1554">
        <w:rPr>
          <w:rFonts w:ascii="Calibri" w:hAnsi="Calibri" w:cs="Calibri"/>
        </w:rPr>
        <w:t>underspecification</w:t>
      </w:r>
      <w:proofErr w:type="spellEnd"/>
      <w:r w:rsidRPr="001C1554">
        <w:rPr>
          <w:rFonts w:ascii="Calibri" w:hAnsi="Calibri" w:cs="Calibri"/>
        </w:rPr>
        <w:t xml:space="preserve">. Until recently, there was no consistent framework for the definition of voice naturalness and no substantial efforts to link this </w:t>
      </w:r>
      <w:r w:rsidR="00410D3A" w:rsidRPr="001C1554">
        <w:rPr>
          <w:rFonts w:ascii="Calibri" w:hAnsi="Calibri" w:cs="Calibri"/>
        </w:rPr>
        <w:t>to</w:t>
      </w:r>
      <w:r w:rsidRPr="001C1554">
        <w:rPr>
          <w:rFonts w:ascii="Calibri" w:hAnsi="Calibri" w:cs="Calibri"/>
        </w:rPr>
        <w:t xml:space="preserve"> voice perception</w:t>
      </w:r>
      <w:r w:rsidR="00410D3A" w:rsidRPr="001C1554">
        <w:rPr>
          <w:rFonts w:ascii="Calibri" w:hAnsi="Calibri" w:cs="Calibri"/>
        </w:rPr>
        <w:t xml:space="preserve"> theory</w:t>
      </w:r>
      <w:r w:rsidRPr="001C1554">
        <w:rPr>
          <w:rFonts w:ascii="Calibri" w:hAnsi="Calibri" w:cs="Calibri"/>
        </w:rPr>
        <w:t>.</w:t>
      </w:r>
      <w:r w:rsidR="00201D50" w:rsidRPr="001C1554">
        <w:rPr>
          <w:rFonts w:ascii="Calibri" w:hAnsi="Calibri" w:cs="Calibri"/>
        </w:rPr>
        <w:t xml:space="preserve"> </w:t>
      </w:r>
      <w:r w:rsidR="00410D3A" w:rsidRPr="001C1554">
        <w:rPr>
          <w:rFonts w:ascii="Calibri" w:hAnsi="Calibri" w:cs="Calibri"/>
        </w:rPr>
        <w:t>We</w:t>
      </w:r>
      <w:r w:rsidR="00201D50" w:rsidRPr="001C1554">
        <w:rPr>
          <w:rFonts w:ascii="Calibri" w:hAnsi="Calibri" w:cs="Calibri"/>
        </w:rPr>
        <w:t xml:space="preserve"> addressed this gap in a Review in </w:t>
      </w:r>
      <w:r w:rsidR="00201D50" w:rsidRPr="001C1554">
        <w:rPr>
          <w:rFonts w:ascii="Calibri" w:hAnsi="Calibri" w:cs="Calibri"/>
          <w:i/>
          <w:iCs/>
        </w:rPr>
        <w:t>Trends in Cognitive Sciences</w:t>
      </w:r>
      <w:r w:rsidR="00410D3A" w:rsidRPr="001C1554">
        <w:rPr>
          <w:rFonts w:ascii="Calibri" w:hAnsi="Calibri" w:cs="Calibri"/>
          <w:i/>
          <w:iCs/>
        </w:rPr>
        <w:t xml:space="preserve">, </w:t>
      </w:r>
      <w:r w:rsidR="00410D3A" w:rsidRPr="001C1554">
        <w:rPr>
          <w:rFonts w:ascii="Calibri" w:hAnsi="Calibri" w:cs="Calibri"/>
        </w:rPr>
        <w:t>published</w:t>
      </w:r>
      <w:r w:rsidR="00201D50" w:rsidRPr="001C1554">
        <w:rPr>
          <w:rFonts w:ascii="Calibri" w:hAnsi="Calibri" w:cs="Calibri"/>
        </w:rPr>
        <w:t xml:space="preserve"> in </w:t>
      </w:r>
      <w:r w:rsidR="00006E41" w:rsidRPr="00006E41">
        <w:rPr>
          <w:rFonts w:ascii="Calibri" w:hAnsi="Calibri" w:cs="Calibri"/>
          <w:color w:val="196B24" w:themeColor="accent3"/>
        </w:rPr>
        <w:t>May</w:t>
      </w:r>
      <w:r w:rsidR="00201D50" w:rsidRPr="00006E41">
        <w:rPr>
          <w:rFonts w:ascii="Calibri" w:hAnsi="Calibri" w:cs="Calibri"/>
          <w:color w:val="196B24" w:themeColor="accent3"/>
        </w:rPr>
        <w:t xml:space="preserve"> 2025</w:t>
      </w:r>
      <w:r w:rsidR="00201D50" w:rsidRPr="001C1554">
        <w:rPr>
          <w:rFonts w:ascii="Calibri" w:hAnsi="Calibri" w:cs="Calibri"/>
        </w:rPr>
        <w:t xml:space="preserve"> </w:t>
      </w:r>
      <w:sdt>
        <w:sdtPr>
          <w:rPr>
            <w:rFonts w:ascii="Calibri" w:hAnsi="Calibri" w:cs="Calibri"/>
          </w:rPr>
          <w:alias w:val="To edit, see citavi.com/edit"/>
          <w:tag w:val="CitaviPlaceholder#a6385067-e26a-4e26-a996-64daed575c61"/>
          <w:id w:val="973488751"/>
          <w:placeholder>
            <w:docPart w:val="DefaultPlaceholder_-1854013440"/>
          </w:placeholder>
        </w:sdtPr>
        <w:sdtEndPr/>
        <w:sdtContent>
          <w:r w:rsidR="00201D50" w:rsidRPr="001C1554">
            <w:rPr>
              <w:rFonts w:ascii="Calibri" w:hAnsi="Calibri" w:cs="Calibri"/>
            </w:rPr>
            <w:fldChar w:fldCharType="begin"/>
          </w:r>
          <w:r w:rsidR="00201D50"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jZhNTY4LTQwY2MtNDM1YS1hZGJmLTE4M2NiZDE1MGRjYiIsIlJhbmdlTGVuZ3RoIjoyMywiUmVmZXJlbmNlSWQiOiI4NzJhMGJkNS00YTJkLTQyZjQtODM2MS0zZDNlYjgyZDBm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1IiwiQ2l0YXRpb25LZXlVcGRhdGVUeXBlIjowLCJDb2xsYWJvcmF0b3JzIjpbXSwiRG9pIjoiMTAuMTAxNi9qLnRpY3MuMjAyNS4wMS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}</w:instrText>
          </w:r>
          <w:r w:rsidR="00201D50" w:rsidRPr="001C1554">
            <w:rPr>
              <w:rFonts w:ascii="Calibri" w:hAnsi="Calibri" w:cs="Calibri"/>
            </w:rPr>
            <w:fldChar w:fldCharType="separate"/>
          </w:r>
          <w:r w:rsidR="00201D50" w:rsidRPr="001C1554">
            <w:rPr>
              <w:rFonts w:ascii="Calibri" w:hAnsi="Calibri" w:cs="Calibri"/>
            </w:rPr>
            <w:t>(Nussbaum et al., 2025)</w:t>
          </w:r>
          <w:r w:rsidR="00201D50" w:rsidRPr="001C1554">
            <w:rPr>
              <w:rFonts w:ascii="Calibri" w:hAnsi="Calibri" w:cs="Calibri"/>
            </w:rPr>
            <w:fldChar w:fldCharType="end"/>
          </w:r>
        </w:sdtContent>
      </w:sdt>
      <w:r w:rsidR="00201D50" w:rsidRPr="001C1554">
        <w:rPr>
          <w:rFonts w:ascii="Calibri" w:hAnsi="Calibri" w:cs="Calibri"/>
        </w:rPr>
        <w:t>. It offers the first conceptual framework for voice naturalness</w:t>
      </w:r>
      <w:r w:rsidR="00410D3A" w:rsidRPr="001C1554">
        <w:rPr>
          <w:rFonts w:ascii="Calibri" w:hAnsi="Calibri" w:cs="Calibri"/>
        </w:rPr>
        <w:t xml:space="preserve"> and the necessary starting point for systematic and theory-based empirical efforts. Specifically, we propose</w:t>
      </w:r>
      <w:r w:rsidR="00D86610" w:rsidRPr="001C1554">
        <w:rPr>
          <w:rFonts w:ascii="Calibri" w:hAnsi="Calibri" w:cs="Calibri"/>
        </w:rPr>
        <w:t>d</w:t>
      </w:r>
      <w:r w:rsidR="00410D3A" w:rsidRPr="001C1554">
        <w:rPr>
          <w:rFonts w:ascii="Calibri" w:hAnsi="Calibri" w:cs="Calibri"/>
        </w:rPr>
        <w:t xml:space="preserve"> a taxonomy with two types: deviation-based naturalness and human-likeness-based naturalness (</w:t>
      </w:r>
      <w:r w:rsidR="00410D3A" w:rsidRPr="001C1554">
        <w:rPr>
          <w:rFonts w:ascii="Calibri" w:hAnsi="Calibri" w:cs="Calibri"/>
          <w:b/>
          <w:bCs/>
        </w:rPr>
        <w:t>Fig</w:t>
      </w:r>
      <w:r w:rsidR="008005CB" w:rsidRPr="001C1554">
        <w:rPr>
          <w:rFonts w:ascii="Calibri" w:hAnsi="Calibri" w:cs="Calibri"/>
          <w:b/>
          <w:bCs/>
        </w:rPr>
        <w:t>ure</w:t>
      </w:r>
      <w:r w:rsidR="00410D3A" w:rsidRPr="001C1554">
        <w:rPr>
          <w:rFonts w:ascii="Calibri" w:hAnsi="Calibri" w:cs="Calibri"/>
          <w:b/>
          <w:bCs/>
        </w:rPr>
        <w:t xml:space="preserve"> 1</w:t>
      </w:r>
      <w:r w:rsidR="00410D3A" w:rsidRPr="001C1554">
        <w:rPr>
          <w:rFonts w:ascii="Calibri" w:hAnsi="Calibri" w:cs="Calibri"/>
        </w:rPr>
        <w:t xml:space="preserve">). </w:t>
      </w:r>
    </w:p>
    <w:p w14:paraId="37961CAF" w14:textId="1AD1F586" w:rsidR="00410D3A" w:rsidRPr="001C1554" w:rsidRDefault="00410D3A" w:rsidP="00410D3A">
      <w:pPr>
        <w:pStyle w:val="Beschriftung"/>
        <w:keepNext/>
        <w:rPr>
          <w:rFonts w:ascii="Calibri" w:hAnsi="Calibri" w:cs="Calibri"/>
          <w:b/>
          <w:bCs/>
          <w:i w:val="0"/>
          <w:iCs w:val="0"/>
          <w:color w:val="auto"/>
          <w:sz w:val="24"/>
          <w:szCs w:val="24"/>
        </w:rPr>
      </w:pPr>
      <w:r w:rsidRPr="001C1554">
        <w:rPr>
          <w:rFonts w:ascii="Calibri" w:hAnsi="Calibri" w:cs="Calibri"/>
          <w:b/>
          <w:bCs/>
          <w:i w:val="0"/>
          <w:iCs w:val="0"/>
          <w:color w:val="auto"/>
          <w:sz w:val="24"/>
          <w:szCs w:val="24"/>
        </w:rPr>
        <w:lastRenderedPageBreak/>
        <w:t xml:space="preserve">Figure </w:t>
      </w:r>
      <w:r w:rsidR="00AB67B7" w:rsidRPr="001C1554">
        <w:rPr>
          <w:rFonts w:ascii="Calibri" w:hAnsi="Calibri" w:cs="Calibri"/>
          <w:b/>
          <w:bCs/>
          <w:i w:val="0"/>
          <w:iCs w:val="0"/>
          <w:color w:val="auto"/>
          <w:sz w:val="24"/>
          <w:szCs w:val="24"/>
        </w:rPr>
        <w:fldChar w:fldCharType="begin"/>
      </w:r>
      <w:r w:rsidR="00AB67B7" w:rsidRPr="001C1554">
        <w:rPr>
          <w:rFonts w:ascii="Calibri" w:hAnsi="Calibri" w:cs="Calibri"/>
          <w:b/>
          <w:bCs/>
          <w:i w:val="0"/>
          <w:iCs w:val="0"/>
          <w:color w:val="auto"/>
          <w:sz w:val="24"/>
          <w:szCs w:val="24"/>
        </w:rPr>
        <w:instrText xml:space="preserve"> SEQ Figure \* ARABIC </w:instrText>
      </w:r>
      <w:r w:rsidR="00AB67B7" w:rsidRPr="001C1554">
        <w:rPr>
          <w:rFonts w:ascii="Calibri" w:hAnsi="Calibri" w:cs="Calibri"/>
          <w:b/>
          <w:bCs/>
          <w:i w:val="0"/>
          <w:iCs w:val="0"/>
          <w:color w:val="auto"/>
          <w:sz w:val="24"/>
          <w:szCs w:val="24"/>
        </w:rPr>
        <w:fldChar w:fldCharType="separate"/>
      </w:r>
      <w:r w:rsidR="00337D97">
        <w:rPr>
          <w:rFonts w:ascii="Calibri" w:hAnsi="Calibri" w:cs="Calibri"/>
          <w:b/>
          <w:bCs/>
          <w:i w:val="0"/>
          <w:iCs w:val="0"/>
          <w:noProof/>
          <w:color w:val="auto"/>
          <w:sz w:val="24"/>
          <w:szCs w:val="24"/>
        </w:rPr>
        <w:t>1</w:t>
      </w:r>
      <w:r w:rsidR="00AB67B7" w:rsidRPr="001C1554">
        <w:rPr>
          <w:rFonts w:ascii="Calibri" w:hAnsi="Calibri" w:cs="Calibri"/>
          <w:b/>
          <w:bCs/>
          <w:i w:val="0"/>
          <w:iCs w:val="0"/>
          <w:color w:val="auto"/>
          <w:sz w:val="24"/>
          <w:szCs w:val="24"/>
        </w:rPr>
        <w:fldChar w:fldCharType="end"/>
      </w:r>
    </w:p>
    <w:p w14:paraId="4D641A4B" w14:textId="273AD640" w:rsidR="00410D3A" w:rsidRPr="001C1554" w:rsidRDefault="00410D3A" w:rsidP="00410D3A">
      <w:pPr>
        <w:rPr>
          <w:rFonts w:ascii="Calibri" w:hAnsi="Calibri" w:cs="Calibri"/>
        </w:rPr>
      </w:pPr>
      <w:r w:rsidRPr="001C1554">
        <w:rPr>
          <w:rFonts w:ascii="Calibri" w:hAnsi="Calibri" w:cs="Calibri"/>
        </w:rPr>
        <w:t>A conceptual framework for the definition of voice naturalness</w:t>
      </w:r>
    </w:p>
    <w:p w14:paraId="7BEF4046" w14:textId="2D525E71" w:rsidR="00410D3A" w:rsidRPr="001C1554" w:rsidRDefault="00410D3A" w:rsidP="00201D50">
      <w:pPr>
        <w:rPr>
          <w:rFonts w:ascii="Calibri" w:hAnsi="Calibri" w:cs="Calibri"/>
        </w:rPr>
      </w:pPr>
      <w:r w:rsidRPr="001C1554">
        <w:rPr>
          <w:rFonts w:ascii="Calibri" w:hAnsi="Calibri" w:cs="Calibri"/>
          <w:noProof/>
        </w:rPr>
        <w:drawing>
          <wp:inline distT="0" distB="0" distL="0" distR="0" wp14:anchorId="040BBFAB" wp14:editId="4AAA44DC">
            <wp:extent cx="5753100" cy="1609725"/>
            <wp:effectExtent l="0" t="0" r="0" b="9525"/>
            <wp:docPr id="143775580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3100" cy="1609725"/>
                    </a:xfrm>
                    <a:prstGeom prst="rect">
                      <a:avLst/>
                    </a:prstGeom>
                    <a:noFill/>
                    <a:ln>
                      <a:noFill/>
                    </a:ln>
                  </pic:spPr>
                </pic:pic>
              </a:graphicData>
            </a:graphic>
          </wp:inline>
        </w:drawing>
      </w:r>
    </w:p>
    <w:p w14:paraId="0268CD21" w14:textId="678326FE" w:rsidR="00201D50" w:rsidRPr="001C1554" w:rsidRDefault="00410D3A" w:rsidP="00201D50">
      <w:pPr>
        <w:rPr>
          <w:rFonts w:ascii="Calibri" w:hAnsi="Calibri" w:cs="Calibri"/>
          <w:i/>
          <w:iCs/>
        </w:rPr>
      </w:pPr>
      <w:r w:rsidRPr="001C1554">
        <w:rPr>
          <w:rFonts w:ascii="Calibri" w:hAnsi="Calibri" w:cs="Calibri"/>
          <w:i/>
          <w:iCs/>
        </w:rPr>
        <w:t xml:space="preserve">Reprinted from </w:t>
      </w:r>
      <w:sdt>
        <w:sdtPr>
          <w:rPr>
            <w:rFonts w:ascii="Calibri" w:hAnsi="Calibri" w:cs="Calibri"/>
            <w:i/>
            <w:iCs/>
          </w:rPr>
          <w:alias w:val="To edit, see citavi.com/edit"/>
          <w:tag w:val="CitaviPlaceholder#67502b1c-9381-4b7d-96ec-048a3abe5091"/>
          <w:id w:val="2015026357"/>
          <w:placeholder>
            <w:docPart w:val="DefaultPlaceholder_-1854013440"/>
          </w:placeholder>
        </w:sdtPr>
        <w:sdtEndPr/>
        <w:sdtContent>
          <w:r w:rsidRPr="001C1554">
            <w:rPr>
              <w:rFonts w:ascii="Calibri" w:hAnsi="Calibri" w:cs="Calibri"/>
              <w:i/>
              <w:iCs/>
            </w:rPr>
            <w:fldChar w:fldCharType="begin"/>
          </w:r>
          <w:r w:rsidRPr="001C1554">
            <w:rPr>
              <w:rFonts w:ascii="Calibri" w:hAnsi="Calibri" w:cs="Calibri"/>
              <w:i/>
              <w:iCs/>
            </w:rPr>
            <w:instrText>ADDIN CitaviPlaceholder{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SI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0aWNzLjIwMjUuMDEuMDEwIiwiVXJpU3RyaW5nIjoiaHR0cHM6Ly9kb2kub3JnLzEwLjEwMTYvai50aWNzLjIwMjUuMDEuM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}</w:instrText>
          </w:r>
          <w:r w:rsidRPr="001C1554">
            <w:rPr>
              <w:rFonts w:ascii="Calibri" w:hAnsi="Calibri" w:cs="Calibri"/>
              <w:i/>
              <w:iCs/>
            </w:rPr>
            <w:fldChar w:fldCharType="separate"/>
          </w:r>
          <w:r w:rsidRPr="001C1554">
            <w:rPr>
              <w:rFonts w:ascii="Calibri" w:hAnsi="Calibri" w:cs="Calibri"/>
              <w:i/>
              <w:iCs/>
            </w:rPr>
            <w:t>Nussbaum et al.</w:t>
          </w:r>
          <w:r w:rsidRPr="001C1554">
            <w:rPr>
              <w:rFonts w:ascii="Calibri" w:hAnsi="Calibri" w:cs="Calibri"/>
              <w:i/>
              <w:iCs/>
            </w:rPr>
            <w:fldChar w:fldCharType="end"/>
          </w:r>
        </w:sdtContent>
      </w:sdt>
      <w:r w:rsidRPr="001C1554">
        <w:rPr>
          <w:rFonts w:ascii="Calibri" w:hAnsi="Calibri" w:cs="Calibri"/>
          <w:i/>
          <w:iCs/>
        </w:rPr>
        <w:t xml:space="preserve"> </w:t>
      </w:r>
      <w:sdt>
        <w:sdtPr>
          <w:rPr>
            <w:rFonts w:ascii="Calibri" w:hAnsi="Calibri" w:cs="Calibri"/>
            <w:i/>
            <w:iCs/>
          </w:rPr>
          <w:alias w:val="To edit, see citavi.com/edit"/>
          <w:tag w:val="CitaviPlaceholder#4e7c4345-1f39-4459-8dd4-f601d883190e"/>
          <w:id w:val="1009642915"/>
          <w:placeholder>
            <w:docPart w:val="DefaultPlaceholder_-1854013440"/>
          </w:placeholder>
        </w:sdtPr>
        <w:sdtEndPr/>
        <w:sdtContent>
          <w:r w:rsidRPr="001C1554">
            <w:rPr>
              <w:rFonts w:ascii="Calibri" w:hAnsi="Calibri" w:cs="Calibri"/>
              <w:i/>
              <w:iCs/>
            </w:rPr>
            <w:fldChar w:fldCharType="begin"/>
          </w:r>
          <w:r w:rsidRPr="001C1554">
            <w:rPr>
              <w:rFonts w:ascii="Calibri" w:hAnsi="Calibri" w:cs="Calibri"/>
              <w:i/>
              <w:iCs/>
            </w:rPr>
            <w:instrText>ADDIN CitaviPlaceholder{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UiLCJDaXRhdGlvbktleVVwZGF0ZVR5cGUiOjAsIkNvbGxhYm9yYXRvcnMiOltdLCJEb2kiOiIxMC4xMDE2L2oudGljcy4yMDI1LjAxL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Gljcy4yMDI1LjAxLjAxMCIsIlVyaVN0cmluZyI6Imh0dHBzOi8vZG9pLm9yZy8xMC4xMDE2L2oudGljcy4yMDI1LjAxLjA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NSkifV19LCJUYWciOiJDaXRhdmlQbGFjZWhvbGRlciM0ZTdjNDM0NS0xZjM5LTQ0NTktOGRkNC1mNjAxZDg4MzE5MGUiLCJUZXh0IjoiKDIwMjUpIiwiV0FJVmVyc2lvbiI6IjYuMTEuMC4wIn0=}</w:instrText>
          </w:r>
          <w:r w:rsidRPr="001C1554">
            <w:rPr>
              <w:rFonts w:ascii="Calibri" w:hAnsi="Calibri" w:cs="Calibri"/>
              <w:i/>
              <w:iCs/>
            </w:rPr>
            <w:fldChar w:fldCharType="separate"/>
          </w:r>
          <w:r w:rsidRPr="001C1554">
            <w:rPr>
              <w:rFonts w:ascii="Calibri" w:hAnsi="Calibri" w:cs="Calibri"/>
              <w:i/>
              <w:iCs/>
            </w:rPr>
            <w:t>(2025)</w:t>
          </w:r>
          <w:r w:rsidRPr="001C1554">
            <w:rPr>
              <w:rFonts w:ascii="Calibri" w:hAnsi="Calibri" w:cs="Calibri"/>
              <w:i/>
              <w:iCs/>
            </w:rPr>
            <w:fldChar w:fldCharType="end"/>
          </w:r>
        </w:sdtContent>
      </w:sdt>
      <w:r w:rsidRPr="001C1554">
        <w:rPr>
          <w:rFonts w:ascii="Calibri" w:hAnsi="Calibri" w:cs="Calibri"/>
          <w:i/>
          <w:iCs/>
        </w:rPr>
        <w:t xml:space="preserve">. </w:t>
      </w:r>
    </w:p>
    <w:p w14:paraId="79985BE9" w14:textId="29CC1280" w:rsidR="004E5021" w:rsidRPr="001C1554" w:rsidRDefault="00410D3A" w:rsidP="00FE17B6">
      <w:pPr>
        <w:ind w:firstLine="720"/>
        <w:rPr>
          <w:rFonts w:ascii="Calibri" w:hAnsi="Calibri" w:cs="Calibri"/>
        </w:rPr>
      </w:pPr>
      <w:r w:rsidRPr="001C1554">
        <w:rPr>
          <w:rFonts w:ascii="Calibri" w:hAnsi="Calibri" w:cs="Calibri"/>
        </w:rPr>
        <w:t xml:space="preserve">In </w:t>
      </w:r>
      <w:r w:rsidRPr="001C1554">
        <w:rPr>
          <w:rFonts w:ascii="Calibri" w:hAnsi="Calibri" w:cs="Calibri"/>
          <w:b/>
          <w:bCs/>
        </w:rPr>
        <w:t>deviation-based naturalness</w:t>
      </w:r>
      <w:r w:rsidRPr="001C1554">
        <w:rPr>
          <w:rFonts w:ascii="Calibri" w:hAnsi="Calibri" w:cs="Calibri"/>
        </w:rPr>
        <w:t xml:space="preserve">, naturalness is defined as the deviation from a reference that represents maximum naturalness. The reference frame is commonly represented by the </w:t>
      </w:r>
      <w:r w:rsidR="002228CA" w:rsidRPr="001C1554">
        <w:rPr>
          <w:rFonts w:ascii="Calibri" w:hAnsi="Calibri" w:cs="Calibri"/>
        </w:rPr>
        <w:t xml:space="preserve">human </w:t>
      </w:r>
      <w:r w:rsidRPr="001C1554">
        <w:rPr>
          <w:rFonts w:ascii="Calibri" w:hAnsi="Calibri" w:cs="Calibri"/>
        </w:rPr>
        <w:t>voice production system</w:t>
      </w:r>
      <w:r w:rsidR="002228CA" w:rsidRPr="001C1554">
        <w:rPr>
          <w:rFonts w:ascii="Calibri" w:hAnsi="Calibri" w:cs="Calibri"/>
        </w:rPr>
        <w:t xml:space="preserve">. This can either be provided through an explicit target voice (i.e. comparison or baseline stimulus), or listeners are instructed to rely on an implicit prototype based on their experience and expectations. </w:t>
      </w:r>
      <w:r w:rsidR="002228CA" w:rsidRPr="001C1554">
        <w:rPr>
          <w:rFonts w:ascii="Calibri" w:hAnsi="Calibri" w:cs="Calibri"/>
          <w:b/>
          <w:bCs/>
        </w:rPr>
        <w:t>Human-likeness-based naturalness</w:t>
      </w:r>
      <w:r w:rsidR="002228CA" w:rsidRPr="001C1554">
        <w:rPr>
          <w:rFonts w:ascii="Calibri" w:hAnsi="Calibri" w:cs="Calibri"/>
        </w:rPr>
        <w:t xml:space="preserve"> defines naturalness by its resemblance to a real human voice</w:t>
      </w:r>
      <w:r w:rsidR="008E7DC6" w:rsidRPr="001C1554">
        <w:rPr>
          <w:rFonts w:ascii="Calibri" w:hAnsi="Calibri" w:cs="Calibri"/>
        </w:rPr>
        <w:t xml:space="preserve"> and is particularly well-suited for research on synthetic voices</w:t>
      </w:r>
      <w:r w:rsidR="002228CA" w:rsidRPr="001C1554">
        <w:rPr>
          <w:rFonts w:ascii="Calibri" w:hAnsi="Calibri" w:cs="Calibri"/>
        </w:rPr>
        <w:t>.</w:t>
      </w:r>
      <w:r w:rsidR="008E7DC6" w:rsidRPr="001C1554">
        <w:rPr>
          <w:rFonts w:ascii="Calibri" w:hAnsi="Calibri" w:cs="Calibri"/>
        </w:rPr>
        <w:t xml:space="preserve"> </w:t>
      </w:r>
      <w:r w:rsidR="002228CA" w:rsidRPr="001C1554">
        <w:rPr>
          <w:rFonts w:ascii="Calibri" w:hAnsi="Calibri" w:cs="Calibri"/>
        </w:rPr>
        <w:t>Critically, this definition requires the assumption of a non-human voice space</w:t>
      </w:r>
      <w:r w:rsidR="00334FFD" w:rsidRPr="001C1554">
        <w:rPr>
          <w:rFonts w:ascii="Calibri" w:hAnsi="Calibri" w:cs="Calibri"/>
        </w:rPr>
        <w:t xml:space="preserve">, </w:t>
      </w:r>
      <w:r w:rsidR="002228CA" w:rsidRPr="001C1554">
        <w:rPr>
          <w:rFonts w:ascii="Calibri" w:hAnsi="Calibri" w:cs="Calibri"/>
        </w:rPr>
        <w:t>which is no</w:t>
      </w:r>
      <w:r w:rsidR="00334FFD" w:rsidRPr="001C1554">
        <w:rPr>
          <w:rFonts w:ascii="Calibri" w:hAnsi="Calibri" w:cs="Calibri"/>
        </w:rPr>
        <w:t>t</w:t>
      </w:r>
      <w:r w:rsidR="002228CA" w:rsidRPr="001C1554">
        <w:rPr>
          <w:rFonts w:ascii="Calibri" w:hAnsi="Calibri" w:cs="Calibri"/>
        </w:rPr>
        <w:t xml:space="preserve"> necessary for the deviation-based measure. </w:t>
      </w:r>
      <w:r w:rsidR="008E7DC6" w:rsidRPr="001C1554">
        <w:rPr>
          <w:rFonts w:ascii="Calibri" w:hAnsi="Calibri" w:cs="Calibri"/>
        </w:rPr>
        <w:t xml:space="preserve">However, both have in common that voice samples are assessed against a </w:t>
      </w:r>
      <w:r w:rsidR="008E7DC6" w:rsidRPr="001C1554">
        <w:rPr>
          <w:rFonts w:ascii="Calibri" w:hAnsi="Calibri" w:cs="Calibri"/>
          <w:b/>
          <w:bCs/>
        </w:rPr>
        <w:t>reference</w:t>
      </w:r>
      <w:r w:rsidR="001F2B7C" w:rsidRPr="001C1554">
        <w:rPr>
          <w:rFonts w:ascii="Calibri" w:hAnsi="Calibri" w:cs="Calibri"/>
          <w:b/>
          <w:bCs/>
        </w:rPr>
        <w:t xml:space="preserve"> for</w:t>
      </w:r>
      <w:r w:rsidR="008E7DC6" w:rsidRPr="001C1554">
        <w:rPr>
          <w:rFonts w:ascii="Calibri" w:hAnsi="Calibri" w:cs="Calibri"/>
          <w:b/>
          <w:bCs/>
        </w:rPr>
        <w:t xml:space="preserve"> voice naturalness</w:t>
      </w:r>
      <w:r w:rsidR="008E7DC6" w:rsidRPr="001C1554">
        <w:rPr>
          <w:rFonts w:ascii="Calibri" w:hAnsi="Calibri" w:cs="Calibri"/>
        </w:rPr>
        <w:t>.</w:t>
      </w:r>
      <w:r w:rsidR="008005CB" w:rsidRPr="001C1554">
        <w:rPr>
          <w:rFonts w:ascii="Calibri" w:hAnsi="Calibri" w:cs="Calibri"/>
        </w:rPr>
        <w:t xml:space="preserve"> For a more detailed</w:t>
      </w:r>
      <w:r w:rsidR="008E7DC6" w:rsidRPr="001C1554">
        <w:rPr>
          <w:rFonts w:ascii="Calibri" w:hAnsi="Calibri" w:cs="Calibri"/>
        </w:rPr>
        <w:t xml:space="preserve"> </w:t>
      </w:r>
      <w:r w:rsidR="008005CB" w:rsidRPr="001C1554">
        <w:rPr>
          <w:rFonts w:ascii="Calibri" w:hAnsi="Calibri" w:cs="Calibri"/>
        </w:rPr>
        <w:t xml:space="preserve">elaboration, please refer to </w:t>
      </w:r>
      <w:sdt>
        <w:sdtPr>
          <w:rPr>
            <w:rFonts w:ascii="Calibri" w:hAnsi="Calibri" w:cs="Calibri"/>
          </w:rPr>
          <w:alias w:val="To edit, see citavi.com/edit"/>
          <w:tag w:val="CitaviPlaceholder#7cddf3a0-d0db-4730-830d-37b403397aa5"/>
          <w:id w:val="-183139541"/>
          <w:placeholder>
            <w:docPart w:val="DefaultPlaceholder_-1854013440"/>
          </w:placeholder>
        </w:sdtPr>
        <w:sdtEnd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Fzc29jaWF0ZVdpdGhQbGFjZWhvbGRlclRhZyI6IkNpdGF2aVBsYWNlaG9sZGVyIzdjNGE2ZTNmLWY1N2QtNGUxYi05MTQ5LTllNDljNjhmYzAwMiIsIkVudHJpZXMiOlt7IiRpZCI6IjIiLCIkdHlwZSI6IlN3aXNzQWNhZGVtaWMuQ2l0YXZpLkNpdGF0aW9ucy5Xb3JkUGxhY2Vob2xkZXJFbnRyeSwgU3dpc3NBY2FkZW1pYy5DaXRhdmkiLCJJZCI6IjJmYWYxMzQ0LTAyZmYtNDM1NS1iYmRmLTBiNzRjNjdhYjk5ZSIsIlJhbmdlTGVuZ3RoIjoxNSwiUmVmZXJlbmNlSWQiOiI4NzJhMGJkNS00YTJkLTQyZjQtODM2MS0zZDNlYjgyZDBmZ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SI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0aWNzLjIwMjUuMDEuMDEwIiwiVXJpU3RyaW5nIjoiaHR0cHM6Ly9kb2kub3JnLzEwLjEwMTYvai50aWNzLjIwMjUuMDEuM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}</w:instrText>
          </w:r>
          <w:r w:rsidR="008005CB" w:rsidRPr="001C1554">
            <w:rPr>
              <w:rFonts w:ascii="Calibri" w:hAnsi="Calibri" w:cs="Calibri"/>
            </w:rPr>
            <w:fldChar w:fldCharType="separate"/>
          </w:r>
          <w:r w:rsidR="008005CB" w:rsidRPr="001C1554">
            <w:rPr>
              <w:rFonts w:ascii="Calibri" w:hAnsi="Calibri" w:cs="Calibri"/>
            </w:rPr>
            <w:t>Nussbaum et al.</w:t>
          </w:r>
          <w:r w:rsidR="008005CB" w:rsidRPr="001C1554">
            <w:rPr>
              <w:rFonts w:ascii="Calibri" w:hAnsi="Calibri" w:cs="Calibri"/>
            </w:rPr>
            <w:fldChar w:fldCharType="end"/>
          </w:r>
        </w:sdtContent>
      </w:sdt>
      <w:r w:rsidR="008005CB" w:rsidRPr="001C1554">
        <w:rPr>
          <w:rFonts w:ascii="Calibri" w:hAnsi="Calibri" w:cs="Calibri"/>
        </w:rPr>
        <w:t xml:space="preserve"> </w:t>
      </w:r>
      <w:sdt>
        <w:sdtPr>
          <w:rPr>
            <w:rFonts w:ascii="Calibri" w:hAnsi="Calibri" w:cs="Calibri"/>
          </w:rPr>
          <w:alias w:val="To edit, see citavi.com/edit"/>
          <w:tag w:val="CitaviPlaceholder#7c4a6e3f-f57d-4e1b-9149-9e49c68fc002"/>
          <w:id w:val="-1149442301"/>
          <w:placeholder>
            <w:docPart w:val="DefaultPlaceholder_-1854013440"/>
          </w:placeholder>
        </w:sdtPr>
        <w:sdtEnd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Fzc29jaWF0ZVdpdGhQbGFjZWhvbGRlclRhZyI6IkNpdGF2aVBsYWNlaG9sZGVyIzdjZGRmM2EwLWQwZGItNDczMC04MzBkLTM3YjQwMzM5N2FhNSIsIkVudHJpZXMiOlt7IiRpZCI6IjIiLCIkdHlwZSI6IlN3aXNzQWNhZGVtaWMuQ2l0YXZpLkNpdGF0aW9ucy5Xb3JkUGxhY2Vob2xkZXJFbnRyeSwgU3dpc3NBY2FkZW1pYy5DaXRhdmkiLCJJZCI6ImFmNDUyOThjLWM1MDEtNGZkMS04NDIxLTQxMzUzOTU2NzI3MCIsIlJhbmdlTGVuZ3RoIjo2LCJSZWZlcmVuY2VJZCI6Ijg3MmEwYmQ1LTRhMmQtNDJmNC04MzYxLTNkM2ViODJkMGZ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UiLCJDaXRhdGlvbktleVVwZGF0ZVR5cGUiOjAsIkNvbGxhYm9yYXRvcnMiOltdLCJEb2kiOiIxMC4xMDE2L2oudGljcy4yMDI1LjAxL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Gljcy4yMDI1LjAxLjAxMCIsIlVyaVN0cmluZyI6Imh0dHBzOi8vZG9pLm9yZy8xMC4xMDE2L2oudGljcy4yMDI1LjAxLjA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NSkifV19LCJUYWciOiJDaXRhdmlQbGFjZWhvbGRlciM3YzRhNmUzZi1mNTdkLTRlMWItOTE0OS05ZTQ5YzY4ZmMwMDIiLCJUZXh0IjoiKDIwMjUpIiwiV0FJVmVyc2lvbiI6IjYuMTEuMC4wIn0=}</w:instrText>
          </w:r>
          <w:r w:rsidR="008005CB" w:rsidRPr="001C1554">
            <w:rPr>
              <w:rFonts w:ascii="Calibri" w:hAnsi="Calibri" w:cs="Calibri"/>
            </w:rPr>
            <w:fldChar w:fldCharType="separate"/>
          </w:r>
          <w:r w:rsidR="008005CB" w:rsidRPr="001C1554">
            <w:rPr>
              <w:rFonts w:ascii="Calibri" w:hAnsi="Calibri" w:cs="Calibri"/>
            </w:rPr>
            <w:t>(2025)</w:t>
          </w:r>
          <w:r w:rsidR="008005CB" w:rsidRPr="001C1554">
            <w:rPr>
              <w:rFonts w:ascii="Calibri" w:hAnsi="Calibri" w:cs="Calibri"/>
            </w:rPr>
            <w:fldChar w:fldCharType="end"/>
          </w:r>
        </w:sdtContent>
      </w:sdt>
      <w:r w:rsidR="008005CB" w:rsidRPr="001C1554">
        <w:rPr>
          <w:rFonts w:ascii="Calibri" w:hAnsi="Calibri" w:cs="Calibri"/>
        </w:rPr>
        <w:t>.</w:t>
      </w:r>
    </w:p>
    <w:p w14:paraId="38817A9D" w14:textId="5EBC182B" w:rsidR="00537F88" w:rsidRPr="001C1554" w:rsidRDefault="008E7DC6" w:rsidP="00FE17B6">
      <w:pPr>
        <w:ind w:firstLine="360"/>
        <w:rPr>
          <w:rFonts w:ascii="Calibri" w:hAnsi="Calibri" w:cs="Calibri"/>
        </w:rPr>
      </w:pPr>
      <w:r w:rsidRPr="001C1554">
        <w:rPr>
          <w:rFonts w:ascii="Calibri" w:hAnsi="Calibri" w:cs="Calibri"/>
        </w:rPr>
        <w:t>Th</w:t>
      </w:r>
      <w:r w:rsidR="001F2B7C" w:rsidRPr="001C1554">
        <w:rPr>
          <w:rFonts w:ascii="Calibri" w:hAnsi="Calibri" w:cs="Calibri"/>
        </w:rPr>
        <w:t>e</w:t>
      </w:r>
      <w:r w:rsidRPr="001C1554">
        <w:rPr>
          <w:rFonts w:ascii="Calibri" w:hAnsi="Calibri" w:cs="Calibri"/>
        </w:rPr>
        <w:t xml:space="preserve"> </w:t>
      </w:r>
      <w:r w:rsidR="001F2B7C" w:rsidRPr="001C1554">
        <w:rPr>
          <w:rFonts w:ascii="Calibri" w:hAnsi="Calibri" w:cs="Calibri"/>
        </w:rPr>
        <w:t>present project targets th</w:t>
      </w:r>
      <w:r w:rsidR="008005CB" w:rsidRPr="001C1554">
        <w:rPr>
          <w:rFonts w:ascii="Calibri" w:hAnsi="Calibri" w:cs="Calibri"/>
        </w:rPr>
        <w:t>e</w:t>
      </w:r>
      <w:r w:rsidR="001F2B7C" w:rsidRPr="001C1554">
        <w:rPr>
          <w:rFonts w:ascii="Calibri" w:hAnsi="Calibri" w:cs="Calibri"/>
        </w:rPr>
        <w:t xml:space="preserve"> </w:t>
      </w:r>
      <w:r w:rsidR="001F2B7C" w:rsidRPr="00006E41">
        <w:rPr>
          <w:rFonts w:ascii="Calibri" w:hAnsi="Calibri" w:cs="Calibri"/>
          <w:b/>
          <w:bCs/>
        </w:rPr>
        <w:t>reference</w:t>
      </w:r>
      <w:r w:rsidR="008005CB" w:rsidRPr="00006E41">
        <w:rPr>
          <w:rFonts w:ascii="Calibri" w:hAnsi="Calibri" w:cs="Calibri"/>
          <w:b/>
          <w:bCs/>
        </w:rPr>
        <w:t xml:space="preserve"> </w:t>
      </w:r>
      <w:r w:rsidR="00EF5CCF" w:rsidRPr="00006E41">
        <w:rPr>
          <w:rFonts w:ascii="Calibri" w:hAnsi="Calibri" w:cs="Calibri"/>
          <w:b/>
          <w:bCs/>
        </w:rPr>
        <w:t>frame</w:t>
      </w:r>
      <w:r w:rsidR="001F2B7C" w:rsidRPr="001C1554">
        <w:rPr>
          <w:rFonts w:ascii="Calibri" w:hAnsi="Calibri" w:cs="Calibri"/>
        </w:rPr>
        <w:t xml:space="preserve">. </w:t>
      </w:r>
      <w:r w:rsidR="00EF5CCF" w:rsidRPr="001C1554">
        <w:rPr>
          <w:rFonts w:ascii="Calibri" w:hAnsi="Calibri" w:cs="Calibri"/>
        </w:rPr>
        <w:t>The individual inner reference for ‘what sounds natural’ is presumably shaped through our learning history and may be shifted (towards synthetic voices) or broadened (i.e. a larger range of vocal features are accepted as natural) upon contact with synthetic voices.</w:t>
      </w:r>
      <w:r w:rsidR="00537F88" w:rsidRPr="001C1554">
        <w:rPr>
          <w:rFonts w:ascii="Calibri" w:hAnsi="Calibri" w:cs="Calibri"/>
        </w:rPr>
        <w:t xml:space="preserve"> </w:t>
      </w:r>
      <w:r w:rsidR="00EF5CCF" w:rsidRPr="001C1554">
        <w:rPr>
          <w:rFonts w:ascii="Calibri" w:hAnsi="Calibri" w:cs="Calibri"/>
        </w:rPr>
        <w:t xml:space="preserve">Consequently, synthetic voice features may be perceived as less deviating and hence more natural. Additionally, individual differences in the amount of experience with synthetic voices could reveal an empirical distinction between the two types of naturalness: a person who rarely heard synthetic voices before would likely rate them both as deviating from their natural norm as well </w:t>
      </w:r>
      <w:r w:rsidR="003B0579" w:rsidRPr="001C1554">
        <w:rPr>
          <w:rFonts w:ascii="Calibri" w:hAnsi="Calibri" w:cs="Calibri"/>
        </w:rPr>
        <w:t xml:space="preserve">as </w:t>
      </w:r>
      <w:r w:rsidR="00EF5CCF" w:rsidRPr="001C1554">
        <w:rPr>
          <w:rFonts w:ascii="Calibri" w:hAnsi="Calibri" w:cs="Calibri"/>
        </w:rPr>
        <w:t>very non-human-like. Conversely, someone who is used to synthetic voices would rate them as less deviating/rare but may still perceive them as clearly non-human</w:t>
      </w:r>
      <w:r w:rsidR="00A937AC" w:rsidRPr="001C1554">
        <w:rPr>
          <w:rFonts w:ascii="Calibri" w:hAnsi="Calibri" w:cs="Calibri"/>
        </w:rPr>
        <w:t xml:space="preserve">.  </w:t>
      </w:r>
    </w:p>
    <w:p w14:paraId="349144CA" w14:textId="11983398" w:rsidR="00A937AC" w:rsidRPr="001C1554" w:rsidRDefault="00A937AC" w:rsidP="008005CB">
      <w:pPr>
        <w:pStyle w:val="berschrift2"/>
        <w:numPr>
          <w:ilvl w:val="0"/>
          <w:numId w:val="23"/>
        </w:numPr>
        <w:rPr>
          <w:rFonts w:ascii="Calibri" w:hAnsi="Calibri" w:cs="Calibri"/>
        </w:rPr>
      </w:pPr>
      <w:r w:rsidRPr="001C1554">
        <w:rPr>
          <w:rFonts w:ascii="Calibri" w:hAnsi="Calibri" w:cs="Calibri"/>
        </w:rPr>
        <w:t>Planned empirical project</w:t>
      </w:r>
    </w:p>
    <w:p w14:paraId="7CAF0A61" w14:textId="2202EA37" w:rsidR="008B0E42" w:rsidRPr="00680F1A" w:rsidRDefault="005714AA" w:rsidP="00680F1A">
      <w:pPr>
        <w:ind w:firstLine="360"/>
        <w:rPr>
          <w:rFonts w:ascii="Calibri" w:hAnsi="Calibri" w:cs="Calibri"/>
          <w:color w:val="196B24" w:themeColor="accent3"/>
        </w:rPr>
      </w:pPr>
      <w:r w:rsidRPr="001C1554">
        <w:rPr>
          <w:rFonts w:ascii="Calibri" w:hAnsi="Calibri" w:cs="Calibri"/>
        </w:rPr>
        <w:t xml:space="preserve">In the present research project, the focus lies on the </w:t>
      </w:r>
      <w:r w:rsidR="008B0E42" w:rsidRPr="001C1554">
        <w:rPr>
          <w:rFonts w:ascii="Calibri" w:hAnsi="Calibri" w:cs="Calibri"/>
        </w:rPr>
        <w:t>variability of synthetic voice perception</w:t>
      </w:r>
      <w:r w:rsidRPr="001C1554">
        <w:rPr>
          <w:rFonts w:ascii="Calibri" w:hAnsi="Calibri" w:cs="Calibri"/>
        </w:rPr>
        <w:t xml:space="preserve">. </w:t>
      </w:r>
      <w:r w:rsidRPr="00680F1A">
        <w:rPr>
          <w:rFonts w:ascii="Calibri" w:hAnsi="Calibri" w:cs="Calibri"/>
          <w:color w:val="196B24" w:themeColor="accent3"/>
        </w:rPr>
        <w:t xml:space="preserve">I plan to address this </w:t>
      </w:r>
      <w:r w:rsidR="00EF5CCF" w:rsidRPr="00680F1A">
        <w:rPr>
          <w:rFonts w:ascii="Calibri" w:hAnsi="Calibri" w:cs="Calibri"/>
          <w:color w:val="196B24" w:themeColor="accent3"/>
        </w:rPr>
        <w:t>topic</w:t>
      </w:r>
      <w:r w:rsidRPr="00680F1A">
        <w:rPr>
          <w:rFonts w:ascii="Calibri" w:hAnsi="Calibri" w:cs="Calibri"/>
          <w:color w:val="196B24" w:themeColor="accent3"/>
        </w:rPr>
        <w:t xml:space="preserve"> from </w:t>
      </w:r>
      <w:r w:rsidR="00006E41" w:rsidRPr="00680F1A">
        <w:rPr>
          <w:rFonts w:ascii="Calibri" w:hAnsi="Calibri" w:cs="Calibri"/>
          <w:color w:val="196B24" w:themeColor="accent3"/>
        </w:rPr>
        <w:t>three</w:t>
      </w:r>
      <w:r w:rsidRPr="00680F1A">
        <w:rPr>
          <w:rFonts w:ascii="Calibri" w:hAnsi="Calibri" w:cs="Calibri"/>
          <w:color w:val="196B24" w:themeColor="accent3"/>
        </w:rPr>
        <w:t xml:space="preserve"> angles: </w:t>
      </w:r>
      <w:r w:rsidRPr="00680F1A">
        <w:rPr>
          <w:rFonts w:ascii="Calibri" w:hAnsi="Calibri" w:cs="Calibri"/>
          <w:b/>
          <w:bCs/>
          <w:color w:val="196B24" w:themeColor="accent3"/>
        </w:rPr>
        <w:t>Study 1</w:t>
      </w:r>
      <w:r w:rsidR="00EB15B3" w:rsidRPr="00680F1A">
        <w:rPr>
          <w:rFonts w:ascii="Calibri" w:hAnsi="Calibri" w:cs="Calibri"/>
          <w:color w:val="196B24" w:themeColor="accent3"/>
        </w:rPr>
        <w:t xml:space="preserve"> will </w:t>
      </w:r>
      <w:r w:rsidR="00EF5CCF" w:rsidRPr="00680F1A">
        <w:rPr>
          <w:rFonts w:ascii="Calibri" w:hAnsi="Calibri" w:cs="Calibri"/>
          <w:color w:val="196B24" w:themeColor="accent3"/>
        </w:rPr>
        <w:t>focus on</w:t>
      </w:r>
      <w:r w:rsidRPr="00680F1A">
        <w:rPr>
          <w:rFonts w:ascii="Calibri" w:hAnsi="Calibri" w:cs="Calibri"/>
          <w:color w:val="196B24" w:themeColor="accent3"/>
        </w:rPr>
        <w:t xml:space="preserve"> long-term effects </w:t>
      </w:r>
      <w:r w:rsidR="00EB15B3" w:rsidRPr="00680F1A">
        <w:rPr>
          <w:rFonts w:ascii="Calibri" w:hAnsi="Calibri" w:cs="Calibri"/>
          <w:color w:val="196B24" w:themeColor="accent3"/>
        </w:rPr>
        <w:t>by exploring individual differences in</w:t>
      </w:r>
      <w:r w:rsidRPr="00680F1A">
        <w:rPr>
          <w:rFonts w:ascii="Calibri" w:hAnsi="Calibri" w:cs="Calibri"/>
          <w:color w:val="196B24" w:themeColor="accent3"/>
        </w:rPr>
        <w:t xml:space="preserve"> experience </w:t>
      </w:r>
      <w:r w:rsidR="00EB15B3" w:rsidRPr="00680F1A">
        <w:rPr>
          <w:rFonts w:ascii="Calibri" w:hAnsi="Calibri" w:cs="Calibri"/>
          <w:color w:val="196B24" w:themeColor="accent3"/>
        </w:rPr>
        <w:t xml:space="preserve">with synthetic voices. </w:t>
      </w:r>
      <w:r w:rsidR="00EB15B3" w:rsidRPr="00680F1A">
        <w:rPr>
          <w:rFonts w:ascii="Calibri" w:hAnsi="Calibri" w:cs="Calibri"/>
          <w:b/>
          <w:bCs/>
          <w:color w:val="196B24" w:themeColor="accent3"/>
        </w:rPr>
        <w:t>Study 2</w:t>
      </w:r>
      <w:r w:rsidR="00EB15B3" w:rsidRPr="00680F1A">
        <w:rPr>
          <w:rFonts w:ascii="Calibri" w:hAnsi="Calibri" w:cs="Calibri"/>
          <w:color w:val="196B24" w:themeColor="accent3"/>
        </w:rPr>
        <w:t xml:space="preserve"> will test whether synthetic voice perception is amenable to short-term perceptual </w:t>
      </w:r>
      <w:r w:rsidR="008B0E42" w:rsidRPr="00680F1A">
        <w:rPr>
          <w:rFonts w:ascii="Calibri" w:hAnsi="Calibri" w:cs="Calibri"/>
          <w:color w:val="196B24" w:themeColor="accent3"/>
        </w:rPr>
        <w:t>manipulation</w:t>
      </w:r>
      <w:r w:rsidR="00EB15B3" w:rsidRPr="00680F1A">
        <w:rPr>
          <w:rFonts w:ascii="Calibri" w:hAnsi="Calibri" w:cs="Calibri"/>
          <w:color w:val="196B24" w:themeColor="accent3"/>
        </w:rPr>
        <w:t xml:space="preserve">. </w:t>
      </w:r>
      <w:r w:rsidR="00006E41" w:rsidRPr="00680F1A">
        <w:rPr>
          <w:rFonts w:ascii="Calibri" w:hAnsi="Calibri" w:cs="Calibri"/>
          <w:color w:val="196B24" w:themeColor="accent3"/>
        </w:rPr>
        <w:t xml:space="preserve">Finally, </w:t>
      </w:r>
      <w:r w:rsidR="00006E41" w:rsidRPr="00680F1A">
        <w:rPr>
          <w:rFonts w:ascii="Calibri" w:hAnsi="Calibri" w:cs="Calibri"/>
          <w:b/>
          <w:bCs/>
          <w:color w:val="196B24" w:themeColor="accent3"/>
        </w:rPr>
        <w:t>Study 3</w:t>
      </w:r>
      <w:r w:rsidR="00006E41" w:rsidRPr="00680F1A">
        <w:rPr>
          <w:rFonts w:ascii="Calibri" w:hAnsi="Calibri" w:cs="Calibri"/>
          <w:color w:val="196B24" w:themeColor="accent3"/>
        </w:rPr>
        <w:t xml:space="preserve"> will combine both approaches in a</w:t>
      </w:r>
      <w:r w:rsidR="00680F1A" w:rsidRPr="00680F1A">
        <w:rPr>
          <w:rFonts w:ascii="Calibri" w:hAnsi="Calibri" w:cs="Calibri"/>
          <w:color w:val="196B24" w:themeColor="accent3"/>
        </w:rPr>
        <w:t>n</w:t>
      </w:r>
      <w:r w:rsidR="00006E41" w:rsidRPr="00680F1A">
        <w:rPr>
          <w:rFonts w:ascii="Calibri" w:hAnsi="Calibri" w:cs="Calibri"/>
          <w:color w:val="196B24" w:themeColor="accent3"/>
        </w:rPr>
        <w:t xml:space="preserve"> intervention study, testing whether</w:t>
      </w:r>
      <w:r w:rsidR="00680F1A" w:rsidRPr="00680F1A">
        <w:rPr>
          <w:rFonts w:ascii="Calibri" w:hAnsi="Calibri" w:cs="Calibri"/>
          <w:color w:val="196B24" w:themeColor="accent3"/>
        </w:rPr>
        <w:t xml:space="preserve"> perception of synthetic voice features can be altered via three weeks of regular exposure to </w:t>
      </w:r>
      <w:r w:rsidR="00680F1A" w:rsidRPr="00680F1A">
        <w:rPr>
          <w:rFonts w:ascii="Calibri" w:hAnsi="Calibri" w:cs="Calibri"/>
          <w:color w:val="196B24" w:themeColor="accent3"/>
        </w:rPr>
        <w:lastRenderedPageBreak/>
        <w:t xml:space="preserve">synthetic vs human voices (by listening to audiobooks). </w:t>
      </w:r>
      <w:r w:rsidR="00EB15B3" w:rsidRPr="00680F1A">
        <w:rPr>
          <w:rFonts w:ascii="Calibri" w:hAnsi="Calibri" w:cs="Calibri"/>
          <w:color w:val="196B24" w:themeColor="accent3"/>
        </w:rPr>
        <w:t xml:space="preserve">In what follows, I will describe the empirical design for </w:t>
      </w:r>
      <w:r w:rsidR="00006E41" w:rsidRPr="00680F1A">
        <w:rPr>
          <w:rFonts w:ascii="Calibri" w:hAnsi="Calibri" w:cs="Calibri"/>
          <w:color w:val="196B24" w:themeColor="accent3"/>
        </w:rPr>
        <w:t>all</w:t>
      </w:r>
      <w:r w:rsidR="00EB15B3" w:rsidRPr="00680F1A">
        <w:rPr>
          <w:rFonts w:ascii="Calibri" w:hAnsi="Calibri" w:cs="Calibri"/>
          <w:color w:val="196B24" w:themeColor="accent3"/>
        </w:rPr>
        <w:t xml:space="preserve"> studies in more detail. </w:t>
      </w:r>
    </w:p>
    <w:p w14:paraId="296A1FDE" w14:textId="2D61F652" w:rsidR="008B0E42" w:rsidRPr="001C1554" w:rsidRDefault="008005CB" w:rsidP="008005CB">
      <w:pPr>
        <w:pStyle w:val="berschrift2"/>
        <w:numPr>
          <w:ilvl w:val="1"/>
          <w:numId w:val="23"/>
        </w:numPr>
        <w:rPr>
          <w:rFonts w:ascii="Calibri" w:hAnsi="Calibri" w:cs="Calibri"/>
          <w:sz w:val="24"/>
          <w:szCs w:val="24"/>
        </w:rPr>
      </w:pPr>
      <w:r w:rsidRPr="001C1554">
        <w:rPr>
          <w:rFonts w:ascii="Calibri" w:hAnsi="Calibri" w:cs="Calibri"/>
          <w:sz w:val="24"/>
          <w:szCs w:val="24"/>
        </w:rPr>
        <w:t xml:space="preserve"> </w:t>
      </w:r>
      <w:r w:rsidR="00EB15B3" w:rsidRPr="001C1554">
        <w:rPr>
          <w:rFonts w:ascii="Calibri" w:hAnsi="Calibri" w:cs="Calibri"/>
          <w:sz w:val="24"/>
          <w:szCs w:val="24"/>
        </w:rPr>
        <w:t xml:space="preserve">Study 1 </w:t>
      </w:r>
      <w:r w:rsidR="00062018" w:rsidRPr="001C1554">
        <w:rPr>
          <w:rFonts w:ascii="Calibri" w:hAnsi="Calibri" w:cs="Calibri"/>
          <w:sz w:val="24"/>
          <w:szCs w:val="24"/>
        </w:rPr>
        <w:t>– impact of long-term exposure</w:t>
      </w:r>
    </w:p>
    <w:p w14:paraId="1356A5FD" w14:textId="6AEB4F86" w:rsidR="00EB15B3" w:rsidRPr="001C1554" w:rsidRDefault="00EB15B3" w:rsidP="00FE17B6">
      <w:pPr>
        <w:ind w:firstLine="360"/>
        <w:rPr>
          <w:rFonts w:ascii="Calibri" w:hAnsi="Calibri" w:cs="Calibri"/>
        </w:rPr>
      </w:pPr>
      <w:r w:rsidRPr="001C1554">
        <w:rPr>
          <w:rFonts w:ascii="Calibri" w:hAnsi="Calibri" w:cs="Calibri"/>
          <w:b/>
          <w:bCs/>
        </w:rPr>
        <w:t>Research question:</w:t>
      </w:r>
      <w:r w:rsidRPr="001C1554">
        <w:rPr>
          <w:rFonts w:ascii="Calibri" w:hAnsi="Calibri" w:cs="Calibri"/>
        </w:rPr>
        <w:t xml:space="preserve"> Are individual differences in the use of synthetic speaker devices linked to the perception of naturalness in voices?  </w:t>
      </w:r>
    </w:p>
    <w:p w14:paraId="728076CD" w14:textId="65F2F5EF" w:rsidR="00EB15B3" w:rsidRPr="001C1554" w:rsidRDefault="00EB15B3" w:rsidP="0016107A">
      <w:pPr>
        <w:ind w:firstLine="360"/>
        <w:rPr>
          <w:rFonts w:ascii="Calibri" w:hAnsi="Calibri" w:cs="Calibri"/>
        </w:rPr>
      </w:pPr>
      <w:r w:rsidRPr="001C1554">
        <w:rPr>
          <w:rFonts w:ascii="Calibri" w:hAnsi="Calibri" w:cs="Calibri"/>
          <w:b/>
          <w:bCs/>
        </w:rPr>
        <w:t>Design:</w:t>
      </w:r>
      <w:r w:rsidRPr="001C1554">
        <w:rPr>
          <w:rFonts w:ascii="Calibri" w:hAnsi="Calibri" w:cs="Calibri"/>
        </w:rPr>
        <w:t xml:space="preserve"> This is an exploratory rating study. </w:t>
      </w:r>
      <w:r w:rsidR="009321E4" w:rsidRPr="001C1554">
        <w:rPr>
          <w:rFonts w:ascii="Calibri" w:hAnsi="Calibri" w:cs="Calibri"/>
        </w:rPr>
        <w:t>It will consist of two parts. In part one, participants fill out a questionnaire on their experience/contact with synthetic voices in daily life</w:t>
      </w:r>
      <w:r w:rsidR="006C3016">
        <w:rPr>
          <w:rFonts w:ascii="Calibri" w:hAnsi="Calibri" w:cs="Calibri"/>
        </w:rPr>
        <w:t xml:space="preserve"> (i.e. </w:t>
      </w:r>
      <w:r w:rsidR="009321E4" w:rsidRPr="001C1554">
        <w:rPr>
          <w:rFonts w:ascii="Calibri" w:hAnsi="Calibri" w:cs="Calibri"/>
        </w:rPr>
        <w:t>whether participants own a smart</w:t>
      </w:r>
      <w:r w:rsidR="00162213" w:rsidRPr="001C1554">
        <w:rPr>
          <w:rFonts w:ascii="Calibri" w:hAnsi="Calibri" w:cs="Calibri"/>
        </w:rPr>
        <w:t>-</w:t>
      </w:r>
      <w:r w:rsidR="009321E4" w:rsidRPr="001C1554">
        <w:rPr>
          <w:rFonts w:ascii="Calibri" w:hAnsi="Calibri" w:cs="Calibri"/>
        </w:rPr>
        <w:t>speaker device at home and how often they talk to it</w:t>
      </w:r>
      <w:r w:rsidR="006C3016">
        <w:rPr>
          <w:rFonts w:ascii="Calibri" w:hAnsi="Calibri" w:cs="Calibri"/>
        </w:rPr>
        <w:t>)</w:t>
      </w:r>
      <w:r w:rsidR="009321E4" w:rsidRPr="001C1554">
        <w:rPr>
          <w:rFonts w:ascii="Calibri" w:hAnsi="Calibri" w:cs="Calibri"/>
        </w:rPr>
        <w:t>. As additional control variables, I will assess the exposure to other types of voice deviation</w:t>
      </w:r>
      <w:r w:rsidR="00EF5CCF" w:rsidRPr="001C1554">
        <w:rPr>
          <w:rFonts w:ascii="Calibri" w:hAnsi="Calibri" w:cs="Calibri"/>
        </w:rPr>
        <w:t>s</w:t>
      </w:r>
      <w:r w:rsidR="009321E4" w:rsidRPr="001C1554">
        <w:rPr>
          <w:rFonts w:ascii="Calibri" w:hAnsi="Calibri" w:cs="Calibri"/>
        </w:rPr>
        <w:t xml:space="preserve"> (e.g. pathological voices or digitally manipulated voices) and several personality traits, including openness towards technical innovations. Currently, there is no standardized test to assess familiarity with synthetic voices. Therefore, the development of this questionnaire forms </w:t>
      </w:r>
      <w:r w:rsidR="0016107A" w:rsidRPr="001C1554">
        <w:rPr>
          <w:rFonts w:ascii="Calibri" w:hAnsi="Calibri" w:cs="Calibri"/>
        </w:rPr>
        <w:t>one</w:t>
      </w:r>
      <w:r w:rsidR="009321E4" w:rsidRPr="001C1554">
        <w:rPr>
          <w:rFonts w:ascii="Calibri" w:hAnsi="Calibri" w:cs="Calibri"/>
        </w:rPr>
        <w:t xml:space="preserve"> major task of this project.</w:t>
      </w:r>
      <w:r w:rsidR="0016107A" w:rsidRPr="001C1554">
        <w:rPr>
          <w:rFonts w:ascii="Calibri" w:hAnsi="Calibri" w:cs="Calibri"/>
        </w:rPr>
        <w:t xml:space="preserve"> </w:t>
      </w:r>
      <w:r w:rsidR="009321E4" w:rsidRPr="001C1554">
        <w:rPr>
          <w:rFonts w:ascii="Calibri" w:hAnsi="Calibri" w:cs="Calibri"/>
        </w:rPr>
        <w:t xml:space="preserve">In part two, participants will listen </w:t>
      </w:r>
      <w:r w:rsidR="00062018" w:rsidRPr="001C1554">
        <w:rPr>
          <w:rFonts w:ascii="Calibri" w:hAnsi="Calibri" w:cs="Calibri"/>
        </w:rPr>
        <w:t xml:space="preserve">to a set of </w:t>
      </w:r>
      <w:r w:rsidR="009321E4" w:rsidRPr="001C1554">
        <w:rPr>
          <w:rFonts w:ascii="Calibri" w:hAnsi="Calibri" w:cs="Calibri"/>
        </w:rPr>
        <w:t>voices and provide ratings of naturalness (both deviation-based and human-likeness</w:t>
      </w:r>
      <w:r w:rsidR="00162213" w:rsidRPr="001C1554">
        <w:rPr>
          <w:rFonts w:ascii="Calibri" w:hAnsi="Calibri" w:cs="Calibri"/>
        </w:rPr>
        <w:t>-based</w:t>
      </w:r>
      <w:r w:rsidR="009321E4" w:rsidRPr="001C1554">
        <w:rPr>
          <w:rFonts w:ascii="Calibri" w:hAnsi="Calibri" w:cs="Calibri"/>
        </w:rPr>
        <w:t>), pleasantness, eeriness and trustworthiness. The vocal material will be comprised of human</w:t>
      </w:r>
      <w:r w:rsidR="00062018" w:rsidRPr="001C1554">
        <w:rPr>
          <w:rFonts w:ascii="Calibri" w:hAnsi="Calibri" w:cs="Calibri"/>
        </w:rPr>
        <w:t xml:space="preserve"> and</w:t>
      </w:r>
      <w:r w:rsidR="009321E4" w:rsidRPr="001C1554">
        <w:rPr>
          <w:rFonts w:ascii="Calibri" w:hAnsi="Calibri" w:cs="Calibri"/>
        </w:rPr>
        <w:t xml:space="preserve"> various forms of synthesized voices. </w:t>
      </w:r>
      <w:r w:rsidR="00062018" w:rsidRPr="001C1554">
        <w:rPr>
          <w:rFonts w:ascii="Calibri" w:hAnsi="Calibri" w:cs="Calibri"/>
        </w:rPr>
        <w:t>H</w:t>
      </w:r>
      <w:r w:rsidR="009321E4" w:rsidRPr="001C1554">
        <w:rPr>
          <w:rFonts w:ascii="Calibri" w:hAnsi="Calibri" w:cs="Calibri"/>
        </w:rPr>
        <w:t xml:space="preserve">uman voices will be </w:t>
      </w:r>
      <w:r w:rsidR="00062018" w:rsidRPr="001C1554">
        <w:rPr>
          <w:rFonts w:ascii="Calibri" w:hAnsi="Calibri" w:cs="Calibri"/>
        </w:rPr>
        <w:t xml:space="preserve">taken from pre-existing databases. Synthetic voices will be created with openly available synthesis tools, covering a broad range of human-likeness. </w:t>
      </w:r>
      <w:r w:rsidR="0016107A" w:rsidRPr="001C1554">
        <w:rPr>
          <w:rFonts w:ascii="Calibri" w:hAnsi="Calibri" w:cs="Calibri"/>
        </w:rPr>
        <w:t xml:space="preserve">Here, I will greatly benefit from the expertise in my host lab concerning the ethical, legal and practical issues around research with synthetic voices. </w:t>
      </w:r>
      <w:r w:rsidR="00062018" w:rsidRPr="001C1554">
        <w:rPr>
          <w:rFonts w:ascii="Calibri" w:hAnsi="Calibri" w:cs="Calibri"/>
        </w:rPr>
        <w:t>The overall duration of the study will not exceed 45 minutes.</w:t>
      </w:r>
      <w:r w:rsidR="008B0E42" w:rsidRPr="001C1554">
        <w:rPr>
          <w:rFonts w:ascii="Calibri" w:hAnsi="Calibri" w:cs="Calibri"/>
        </w:rPr>
        <w:t xml:space="preserve"> To reach a diverse sample, it will be conducted online.</w:t>
      </w:r>
      <w:r w:rsidR="00062018" w:rsidRPr="001C1554">
        <w:rPr>
          <w:rFonts w:ascii="Calibri" w:hAnsi="Calibri" w:cs="Calibri"/>
        </w:rPr>
        <w:t xml:space="preserve"> To ensure sufficient statistical sensitivity for individual differences, the target sample size will be between 1</w:t>
      </w:r>
      <w:r w:rsidR="0016107A" w:rsidRPr="001C1554">
        <w:rPr>
          <w:rFonts w:ascii="Calibri" w:hAnsi="Calibri" w:cs="Calibri"/>
        </w:rPr>
        <w:t>50</w:t>
      </w:r>
      <w:r w:rsidR="00062018" w:rsidRPr="001C1554">
        <w:rPr>
          <w:rFonts w:ascii="Calibri" w:hAnsi="Calibri" w:cs="Calibri"/>
        </w:rPr>
        <w:t>-200 participants</w:t>
      </w:r>
      <w:r w:rsidR="008B0E42" w:rsidRPr="001C1554">
        <w:rPr>
          <w:rFonts w:ascii="Calibri" w:hAnsi="Calibri" w:cs="Calibri"/>
        </w:rPr>
        <w:t xml:space="preserve"> (specific numbers refined upon power calculations)</w:t>
      </w:r>
      <w:r w:rsidR="00062018" w:rsidRPr="001C1554">
        <w:rPr>
          <w:rFonts w:ascii="Calibri" w:hAnsi="Calibri" w:cs="Calibri"/>
        </w:rPr>
        <w:t xml:space="preserve">. </w:t>
      </w:r>
    </w:p>
    <w:p w14:paraId="0CD54A14" w14:textId="7E65D090" w:rsidR="008B0E42" w:rsidRPr="001C1554" w:rsidRDefault="008C12AF" w:rsidP="00FE17B6">
      <w:pPr>
        <w:ind w:firstLine="360"/>
        <w:rPr>
          <w:rFonts w:ascii="Calibri" w:hAnsi="Calibri" w:cs="Calibri"/>
        </w:rPr>
      </w:pPr>
      <w:r w:rsidRPr="001C1554">
        <w:rPr>
          <w:rFonts w:ascii="Calibri" w:hAnsi="Calibri" w:cs="Calibri"/>
          <w:b/>
          <w:bCs/>
        </w:rPr>
        <w:t>Hypothesis:</w:t>
      </w:r>
      <w:r w:rsidRPr="001C1554">
        <w:rPr>
          <w:rFonts w:ascii="Calibri" w:hAnsi="Calibri" w:cs="Calibri"/>
        </w:rPr>
        <w:t xml:space="preserve"> Individuals with more exposure to modern voice technology in their daily life rate synthetic voices as more natural (deviation-based measure) but not as more human-like (human-likeness</w:t>
      </w:r>
      <w:r w:rsidR="00162213" w:rsidRPr="001C1554">
        <w:rPr>
          <w:rFonts w:ascii="Calibri" w:hAnsi="Calibri" w:cs="Calibri"/>
        </w:rPr>
        <w:t>-</w:t>
      </w:r>
      <w:r w:rsidRPr="001C1554">
        <w:rPr>
          <w:rFonts w:ascii="Calibri" w:hAnsi="Calibri" w:cs="Calibri"/>
        </w:rPr>
        <w:t>based measure). Further, they rate synthetic voices as more pleasant, more trustworthy and less eerie compared to individuals less experienced with synthetic voices.</w:t>
      </w:r>
    </w:p>
    <w:p w14:paraId="6D87A0F4" w14:textId="0CB4CA9D" w:rsidR="008B0E42" w:rsidRPr="001C1554" w:rsidRDefault="008005CB" w:rsidP="008005CB">
      <w:pPr>
        <w:pStyle w:val="berschrift2"/>
        <w:numPr>
          <w:ilvl w:val="1"/>
          <w:numId w:val="23"/>
        </w:numPr>
        <w:rPr>
          <w:rFonts w:ascii="Calibri" w:hAnsi="Calibri" w:cs="Calibri"/>
          <w:sz w:val="24"/>
          <w:szCs w:val="24"/>
        </w:rPr>
      </w:pPr>
      <w:r w:rsidRPr="001C1554">
        <w:rPr>
          <w:rFonts w:ascii="Calibri" w:hAnsi="Calibri" w:cs="Calibri"/>
          <w:sz w:val="24"/>
          <w:szCs w:val="24"/>
        </w:rPr>
        <w:t xml:space="preserve"> </w:t>
      </w:r>
      <w:r w:rsidR="008B0E42" w:rsidRPr="001C1554">
        <w:rPr>
          <w:rFonts w:ascii="Calibri" w:hAnsi="Calibri" w:cs="Calibri"/>
          <w:sz w:val="24"/>
          <w:szCs w:val="24"/>
        </w:rPr>
        <w:t>Study 2 – impact of short-term manipulation via perceptual adaptation</w:t>
      </w:r>
    </w:p>
    <w:p w14:paraId="65686379" w14:textId="65C9BCAF" w:rsidR="00EB15B3" w:rsidRPr="001C1554" w:rsidRDefault="008C12AF" w:rsidP="00FE17B6">
      <w:pPr>
        <w:ind w:firstLine="360"/>
        <w:rPr>
          <w:rFonts w:ascii="Calibri" w:hAnsi="Calibri" w:cs="Calibri"/>
        </w:rPr>
      </w:pPr>
      <w:r w:rsidRPr="001C1554">
        <w:rPr>
          <w:rFonts w:ascii="Calibri" w:hAnsi="Calibri" w:cs="Calibri"/>
          <w:b/>
          <w:bCs/>
        </w:rPr>
        <w:t>Research question:</w:t>
      </w:r>
      <w:r w:rsidRPr="001C1554">
        <w:rPr>
          <w:rFonts w:ascii="Calibri" w:hAnsi="Calibri" w:cs="Calibri"/>
        </w:rPr>
        <w:t xml:space="preserve"> Can the perception of human-likeness be manipulated by short-term auditory exposure to human vs. synthetic</w:t>
      </w:r>
      <w:r w:rsidR="00EF5CCF" w:rsidRPr="001C1554">
        <w:rPr>
          <w:rFonts w:ascii="Calibri" w:hAnsi="Calibri" w:cs="Calibri"/>
        </w:rPr>
        <w:t xml:space="preserve"> voice</w:t>
      </w:r>
      <w:r w:rsidRPr="001C1554">
        <w:rPr>
          <w:rFonts w:ascii="Calibri" w:hAnsi="Calibri" w:cs="Calibri"/>
        </w:rPr>
        <w:t xml:space="preserve"> features?</w:t>
      </w:r>
    </w:p>
    <w:p w14:paraId="340CE928" w14:textId="326D7F03" w:rsidR="00AB67B7" w:rsidRPr="001C1554" w:rsidRDefault="008C12AF" w:rsidP="00FE17B6">
      <w:pPr>
        <w:ind w:firstLine="360"/>
        <w:rPr>
          <w:rFonts w:ascii="Calibri" w:hAnsi="Calibri" w:cs="Calibri"/>
        </w:rPr>
      </w:pPr>
      <w:r w:rsidRPr="001C1554">
        <w:rPr>
          <w:rFonts w:ascii="Calibri" w:hAnsi="Calibri" w:cs="Calibri"/>
          <w:b/>
          <w:bCs/>
        </w:rPr>
        <w:t>Design:</w:t>
      </w:r>
      <w:r w:rsidRPr="001C1554">
        <w:rPr>
          <w:rFonts w:ascii="Calibri" w:hAnsi="Calibri" w:cs="Calibri"/>
        </w:rPr>
        <w:t xml:space="preserve"> This study employs a perceptual adaptation paradigm</w:t>
      </w:r>
      <w:r w:rsidR="00D47042" w:rsidRPr="001C1554">
        <w:rPr>
          <w:rFonts w:ascii="Calibri" w:hAnsi="Calibri" w:cs="Calibri"/>
        </w:rPr>
        <w:t xml:space="preserve">. </w:t>
      </w:r>
      <w:r w:rsidRPr="001C1554">
        <w:rPr>
          <w:rFonts w:ascii="Calibri" w:hAnsi="Calibri" w:cs="Calibri"/>
        </w:rPr>
        <w:t xml:space="preserve"> Adaptation refers to a perceptual shift towards opposite stimulus features after prolonged exposure</w:t>
      </w:r>
      <w:r w:rsidR="00AB67B7" w:rsidRPr="001C1554">
        <w:rPr>
          <w:rFonts w:ascii="Calibri" w:hAnsi="Calibri" w:cs="Calibri"/>
        </w:rPr>
        <w:t>:</w:t>
      </w:r>
      <w:r w:rsidRPr="001C1554">
        <w:rPr>
          <w:rFonts w:ascii="Calibri" w:hAnsi="Calibri" w:cs="Calibri"/>
        </w:rPr>
        <w:t xml:space="preserve"> </w:t>
      </w:r>
      <w:r w:rsidR="00D47042" w:rsidRPr="001C1554">
        <w:rPr>
          <w:rFonts w:ascii="Calibri" w:hAnsi="Calibri" w:cs="Calibri"/>
        </w:rPr>
        <w:t>For example,</w:t>
      </w:r>
      <w:r w:rsidRPr="001C1554">
        <w:rPr>
          <w:rFonts w:ascii="Calibri" w:hAnsi="Calibri" w:cs="Calibri"/>
        </w:rPr>
        <w:t xml:space="preserve"> after </w:t>
      </w:r>
      <w:r w:rsidR="00EF5CCF" w:rsidRPr="001C1554">
        <w:rPr>
          <w:rFonts w:ascii="Calibri" w:hAnsi="Calibri" w:cs="Calibri"/>
        </w:rPr>
        <w:t>adaptation</w:t>
      </w:r>
      <w:r w:rsidRPr="001C1554">
        <w:rPr>
          <w:rFonts w:ascii="Calibri" w:hAnsi="Calibri" w:cs="Calibri"/>
        </w:rPr>
        <w:t xml:space="preserve"> to a</w:t>
      </w:r>
      <w:r w:rsidR="00FD13A6" w:rsidRPr="001C1554">
        <w:rPr>
          <w:rFonts w:ascii="Calibri" w:hAnsi="Calibri" w:cs="Calibri"/>
        </w:rPr>
        <w:t xml:space="preserve">n angry voice, a subsequently presented ambiguous voice (i.e. lying in the middle of a continuum between angry and </w:t>
      </w:r>
      <w:r w:rsidR="00AB67B7" w:rsidRPr="001C1554">
        <w:rPr>
          <w:rFonts w:ascii="Calibri" w:hAnsi="Calibri" w:cs="Calibri"/>
        </w:rPr>
        <w:t>fearful</w:t>
      </w:r>
      <w:r w:rsidR="00FD13A6" w:rsidRPr="001C1554">
        <w:rPr>
          <w:rFonts w:ascii="Calibri" w:hAnsi="Calibri" w:cs="Calibri"/>
        </w:rPr>
        <w:t xml:space="preserve"> voices) </w:t>
      </w:r>
      <w:r w:rsidR="00AB67B7" w:rsidRPr="001C1554">
        <w:rPr>
          <w:rFonts w:ascii="Calibri" w:hAnsi="Calibri" w:cs="Calibri"/>
        </w:rPr>
        <w:t>is more often</w:t>
      </w:r>
      <w:r w:rsidR="00FD13A6" w:rsidRPr="001C1554">
        <w:rPr>
          <w:rFonts w:ascii="Calibri" w:hAnsi="Calibri" w:cs="Calibri"/>
        </w:rPr>
        <w:t xml:space="preserve"> classified as</w:t>
      </w:r>
      <w:r w:rsidR="00D47042" w:rsidRPr="001C1554">
        <w:rPr>
          <w:rFonts w:ascii="Calibri" w:hAnsi="Calibri" w:cs="Calibri"/>
        </w:rPr>
        <w:t xml:space="preserve"> </w:t>
      </w:r>
      <w:r w:rsidR="00AB67B7" w:rsidRPr="001C1554">
        <w:rPr>
          <w:rFonts w:ascii="Calibri" w:hAnsi="Calibri" w:cs="Calibri"/>
        </w:rPr>
        <w:t>fearful</w:t>
      </w:r>
      <w:r w:rsidR="00EF5CCF" w:rsidRPr="001C1554">
        <w:rPr>
          <w:rFonts w:ascii="Calibri" w:hAnsi="Calibri" w:cs="Calibri"/>
        </w:rPr>
        <w:t>.</w:t>
      </w:r>
      <w:r w:rsidR="00FD13A6" w:rsidRPr="001C1554">
        <w:rPr>
          <w:rFonts w:ascii="Calibri" w:hAnsi="Calibri" w:cs="Calibri"/>
        </w:rPr>
        <w:t xml:space="preserve"> Conversely, after exposure to </w:t>
      </w:r>
      <w:r w:rsidR="00AB67B7" w:rsidRPr="001C1554">
        <w:rPr>
          <w:rFonts w:ascii="Calibri" w:hAnsi="Calibri" w:cs="Calibri"/>
        </w:rPr>
        <w:t xml:space="preserve">fearful </w:t>
      </w:r>
      <w:r w:rsidR="00FD13A6" w:rsidRPr="001C1554">
        <w:rPr>
          <w:rFonts w:ascii="Calibri" w:hAnsi="Calibri" w:cs="Calibri"/>
        </w:rPr>
        <w:t xml:space="preserve">voices, the very same ambiguous voice </w:t>
      </w:r>
      <w:r w:rsidR="00AB67B7" w:rsidRPr="001C1554">
        <w:rPr>
          <w:rFonts w:ascii="Calibri" w:hAnsi="Calibri" w:cs="Calibri"/>
        </w:rPr>
        <w:t xml:space="preserve">is more often perceived as angry </w:t>
      </w:r>
      <w:sdt>
        <w:sdtPr>
          <w:rPr>
            <w:rFonts w:ascii="Calibri" w:hAnsi="Calibri" w:cs="Calibri"/>
          </w:rPr>
          <w:alias w:val="To edit, see citavi.com/edit"/>
          <w:tag w:val="CitaviPlaceholder#9b0ee240-df72-41f2-aa46-4c4a49dd9105"/>
          <w:id w:val="-176657225"/>
          <w:placeholder>
            <w:docPart w:val="DefaultPlaceholder_-1854013440"/>
          </w:placeholder>
        </w:sdtPr>
        <w:sdtEndPr/>
        <w:sdtContent>
          <w:r w:rsidR="008B0E42" w:rsidRPr="001C1554">
            <w:rPr>
              <w:rFonts w:ascii="Calibri" w:hAnsi="Calibri" w:cs="Calibri"/>
            </w:rPr>
            <w:fldChar w:fldCharType="begin"/>
          </w:r>
          <w:r w:rsidR="008B0E42"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zhmNmI5LTcxOWMtNDFhOS05YWQwLTViODg5ZjNlYTZlMyIsIlJhbmdlTGVuZ3RoIjoyMywiUmVmZXJlbmNlSWQiOiI2MTk0MmRlMi0yN2Y0LTRjOWMtYTMxMy1mYjYzNGU0YzAx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NlbGluYSIsIkxhc3ROYW1lIjoidm9uIEVpZmYiLCJNaWRkbGVOYW1lIjoiSS4iLCJQcm90ZWN0ZWQiOnRydWUsIlNleCI6MSwiQ3JlYXRlZEJ5IjoiX0NocmlzdGluZSIsIkNyZWF0ZWRPbiI6IjIwMjItMDEtMjFUMTY6NTQ6MzQiLCJNb2RpZmllZEJ5IjoiX0NocmlzdGluZSBOdXNzYmF1bSIsIklkIjoiYTI0OTU4YjYtYzcxMS00YmVlLWJlOTItZDNkNDA0MWU0MzhkIiwiTW9kaWZpZWRPbiI6IjIwMjItMDMtMjRUMDk6MDU6NTMiLCJQcm9qZWN0Ijp7IiRyZWYiOiI1In19LHsiJGlkIjoiNy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mIiLCJDaXRhdGlvbktleVVwZGF0ZVR5cGUiOjAsIkNvbGxhYm9yYXRvcnMiOltdLCJEYXRlMiI6IjA0LjEyLjIwMjEiLCJEb2kiOiIxMC4xMDE2L2ouY29nbml0aW9uLjIwMjEuMTA0OTY3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zQ4NzU0MDAiLCJVcmlTdHJpbmciOiJodHRwOi8vd3d3Lm5jYmkubmxtLm5paC5nb3YvcHVibWVkLzM0ODc1NDA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IyLTAxLTIxVDE2OjU3OjIyIiwiTW9kaWZpZWRCeSI6Il9DaHJpc3RpbmUiLCJJZCI6ImI4M2Y3ODNmLTAxNTItNDU5YS1hNmMwLTYxNmRjZWQ2YTE3MiIsIk1vZGlmaWVkT24iOiIyMDIyLTAxLTIxVDE2OjU3OjI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Z25pdGlvbi4yMDIxLjEwNDk2NyIsIlVyaVN0cmluZyI6Imh0dHBzOi8vZG9pLm9yZy8xMC4xMDE2L2ouY29nbml0aW9uLjIwMjEuMTA0OT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yLTAxLTIxVDE2OjU3OjE5IiwiTW9kaWZpZWRCeSI6Il9DaHJpc3RpbmUiLCJJZCI6IjM1ZWVmYWY5LTFjMDgtNDFmZC05NDc2LTllNjlkZjQzODlhZCIsIk1vZGlmaWVkT24iOiIyMDIyLTAxLTIxVDE2OjU3OjE5IiwiUHJvamVjdCI6eyIkcmVmIjoiNSJ9fV0sIk9yZ2FuaXphdGlvbnMiOltdLCJPdGhlcnNJbnZvbHZlZCI6W10sIlBhZ2VSYW5nZSI6IjxzcD5cclxuICA8bj4xMDQ5Njc8L24+XHJcbiAgPGluPnRydWU8L2luPlxyXG4gIDxvcz4xMDQ5Njc8L29zPlxyXG4gIDxwcz4xMDQ5Njc8L3BzPlxyXG48L3NwPlxyXG48b3M+MTA0OTY3PC9vcz4iLCJQZXJpb2RpY2FsIjp7IiRpZCI6IjE1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}</w:instrText>
          </w:r>
          <w:r w:rsidR="008B0E42" w:rsidRPr="001C1554">
            <w:rPr>
              <w:rFonts w:ascii="Calibri" w:hAnsi="Calibri" w:cs="Calibri"/>
            </w:rPr>
            <w:fldChar w:fldCharType="separate"/>
          </w:r>
          <w:r w:rsidR="008B0E42" w:rsidRPr="001C1554">
            <w:rPr>
              <w:rFonts w:ascii="Calibri" w:hAnsi="Calibri" w:cs="Calibri"/>
            </w:rPr>
            <w:t>(Nussbaum et al., 2022)</w:t>
          </w:r>
          <w:r w:rsidR="008B0E42" w:rsidRPr="001C1554">
            <w:rPr>
              <w:rFonts w:ascii="Calibri" w:hAnsi="Calibri" w:cs="Calibri"/>
            </w:rPr>
            <w:fldChar w:fldCharType="end"/>
          </w:r>
        </w:sdtContent>
      </w:sdt>
      <w:r w:rsidR="00AB67B7" w:rsidRPr="001C1554">
        <w:rPr>
          <w:rFonts w:ascii="Calibri" w:hAnsi="Calibri" w:cs="Calibri"/>
        </w:rPr>
        <w:t>. This perceptual shift is called</w:t>
      </w:r>
      <w:r w:rsidR="008B0E42" w:rsidRPr="001C1554">
        <w:rPr>
          <w:rFonts w:ascii="Calibri" w:hAnsi="Calibri" w:cs="Calibri"/>
        </w:rPr>
        <w:t xml:space="preserve"> </w:t>
      </w:r>
      <w:r w:rsidR="00AB67B7" w:rsidRPr="001C1554">
        <w:rPr>
          <w:rFonts w:ascii="Calibri" w:hAnsi="Calibri" w:cs="Calibri"/>
        </w:rPr>
        <w:t xml:space="preserve">contrastive aftereffect. The present study will test whether it exists for perceived human-likeness. To this end, I will use voice morphing to create </w:t>
      </w:r>
      <w:r w:rsidR="00EF5CCF" w:rsidRPr="001C1554">
        <w:rPr>
          <w:rFonts w:ascii="Calibri" w:hAnsi="Calibri" w:cs="Calibri"/>
        </w:rPr>
        <w:t>stimuli</w:t>
      </w:r>
      <w:r w:rsidR="00AB67B7" w:rsidRPr="001C1554">
        <w:rPr>
          <w:rFonts w:ascii="Calibri" w:hAnsi="Calibri" w:cs="Calibri"/>
        </w:rPr>
        <w:t xml:space="preserve"> </w:t>
      </w:r>
      <w:r w:rsidR="00EF5CCF" w:rsidRPr="001C1554">
        <w:rPr>
          <w:rFonts w:ascii="Calibri" w:hAnsi="Calibri" w:cs="Calibri"/>
        </w:rPr>
        <w:t>from</w:t>
      </w:r>
      <w:r w:rsidR="00AB67B7" w:rsidRPr="001C1554">
        <w:rPr>
          <w:rFonts w:ascii="Calibri" w:hAnsi="Calibri" w:cs="Calibri"/>
        </w:rPr>
        <w:t xml:space="preserve"> a continuum between human and </w:t>
      </w:r>
      <w:r w:rsidR="00AB67B7" w:rsidRPr="001C1554">
        <w:rPr>
          <w:rFonts w:ascii="Calibri" w:hAnsi="Calibri" w:cs="Calibri"/>
        </w:rPr>
        <w:lastRenderedPageBreak/>
        <w:t>synthetic voices. When participants are asked to classify the</w:t>
      </w:r>
      <w:r w:rsidR="00162213" w:rsidRPr="001C1554">
        <w:rPr>
          <w:rFonts w:ascii="Calibri" w:hAnsi="Calibri" w:cs="Calibri"/>
        </w:rPr>
        <w:t>se</w:t>
      </w:r>
      <w:r w:rsidR="00AB67B7" w:rsidRPr="001C1554">
        <w:rPr>
          <w:rFonts w:ascii="Calibri" w:hAnsi="Calibri" w:cs="Calibri"/>
        </w:rPr>
        <w:t xml:space="preserve"> voices as either human or synthetic (Baseline task), the response pattern usually resembles an S-shaped curve depicted in </w:t>
      </w:r>
      <w:r w:rsidR="00AB67B7" w:rsidRPr="001C1554">
        <w:rPr>
          <w:rFonts w:ascii="Calibri" w:hAnsi="Calibri" w:cs="Calibri"/>
          <w:b/>
          <w:bCs/>
        </w:rPr>
        <w:t>Figure 2</w:t>
      </w:r>
      <w:r w:rsidR="00AB67B7" w:rsidRPr="001C1554">
        <w:rPr>
          <w:rFonts w:ascii="Calibri" w:hAnsi="Calibri" w:cs="Calibri"/>
        </w:rPr>
        <w:t xml:space="preserve">.  This is followed by two adaptation </w:t>
      </w:r>
      <w:r w:rsidR="003E1E47" w:rsidRPr="001C1554">
        <w:rPr>
          <w:rFonts w:ascii="Calibri" w:hAnsi="Calibri" w:cs="Calibri"/>
        </w:rPr>
        <w:t>blocks</w:t>
      </w:r>
      <w:r w:rsidR="00AB67B7" w:rsidRPr="001C1554">
        <w:rPr>
          <w:rFonts w:ascii="Calibri" w:hAnsi="Calibri" w:cs="Calibri"/>
        </w:rPr>
        <w:t xml:space="preserve">: </w:t>
      </w:r>
      <w:r w:rsidR="00EF5CCF" w:rsidRPr="001C1554">
        <w:rPr>
          <w:rFonts w:ascii="Calibri" w:hAnsi="Calibri" w:cs="Calibri"/>
        </w:rPr>
        <w:t>I</w:t>
      </w:r>
      <w:r w:rsidR="00AB67B7" w:rsidRPr="001C1554">
        <w:rPr>
          <w:rFonts w:ascii="Calibri" w:hAnsi="Calibri" w:cs="Calibri"/>
        </w:rPr>
        <w:t xml:space="preserve">n one block, participants are repeatedly exposed to synthetic voices before they perform the classification task again. It is expected that this will lead to </w:t>
      </w:r>
      <w:r w:rsidR="000D3491" w:rsidRPr="001C1554">
        <w:rPr>
          <w:rFonts w:ascii="Calibri" w:hAnsi="Calibri" w:cs="Calibri"/>
        </w:rPr>
        <w:t xml:space="preserve">an increase of </w:t>
      </w:r>
      <w:r w:rsidR="00AB67B7" w:rsidRPr="001C1554">
        <w:rPr>
          <w:rFonts w:ascii="Calibri" w:hAnsi="Calibri" w:cs="Calibri"/>
        </w:rPr>
        <w:t>classifications as human, resulting in a shift of the curve (</w:t>
      </w:r>
      <w:r w:rsidR="00B16C76" w:rsidRPr="001C1554">
        <w:rPr>
          <w:rFonts w:ascii="Calibri" w:hAnsi="Calibri" w:cs="Calibri"/>
        </w:rPr>
        <w:t>orange</w:t>
      </w:r>
      <w:r w:rsidR="000B0206" w:rsidRPr="001C1554">
        <w:rPr>
          <w:rFonts w:ascii="Calibri" w:hAnsi="Calibri" w:cs="Calibri"/>
        </w:rPr>
        <w:t xml:space="preserve"> curve</w:t>
      </w:r>
      <w:r w:rsidR="00AB67B7" w:rsidRPr="001C1554">
        <w:rPr>
          <w:rFonts w:ascii="Calibri" w:hAnsi="Calibri" w:cs="Calibri"/>
        </w:rPr>
        <w:t xml:space="preserve">). In the second block, conversely, participants are exposed to human voices, resulting in a shift of classification </w:t>
      </w:r>
      <w:r w:rsidR="000B0206" w:rsidRPr="001C1554">
        <w:rPr>
          <w:rFonts w:ascii="Calibri" w:hAnsi="Calibri" w:cs="Calibri"/>
        </w:rPr>
        <w:t>as</w:t>
      </w:r>
      <w:r w:rsidR="000D3491" w:rsidRPr="001C1554">
        <w:rPr>
          <w:rFonts w:ascii="Calibri" w:hAnsi="Calibri" w:cs="Calibri"/>
        </w:rPr>
        <w:t xml:space="preserve"> more likely</w:t>
      </w:r>
      <w:r w:rsidR="000B0206" w:rsidRPr="001C1554">
        <w:rPr>
          <w:rFonts w:ascii="Calibri" w:hAnsi="Calibri" w:cs="Calibri"/>
        </w:rPr>
        <w:t xml:space="preserve"> </w:t>
      </w:r>
      <w:r w:rsidR="00AB67B7" w:rsidRPr="001C1554">
        <w:rPr>
          <w:rFonts w:ascii="Calibri" w:hAnsi="Calibri" w:cs="Calibri"/>
        </w:rPr>
        <w:t>synthetic</w:t>
      </w:r>
      <w:r w:rsidR="000B0206" w:rsidRPr="001C1554">
        <w:rPr>
          <w:rFonts w:ascii="Calibri" w:hAnsi="Calibri" w:cs="Calibri"/>
        </w:rPr>
        <w:t xml:space="preserve"> (</w:t>
      </w:r>
      <w:r w:rsidR="00B16C76" w:rsidRPr="001C1554">
        <w:rPr>
          <w:rFonts w:ascii="Calibri" w:hAnsi="Calibri" w:cs="Calibri"/>
        </w:rPr>
        <w:t>blue</w:t>
      </w:r>
      <w:r w:rsidR="000B0206" w:rsidRPr="001C1554">
        <w:rPr>
          <w:rFonts w:ascii="Calibri" w:hAnsi="Calibri" w:cs="Calibri"/>
        </w:rPr>
        <w:t xml:space="preserve"> curve). </w:t>
      </w:r>
    </w:p>
    <w:p w14:paraId="6F618C79" w14:textId="2D3CBF3F" w:rsidR="00AB67B7" w:rsidRPr="001C1554" w:rsidRDefault="00AB67B7" w:rsidP="00AB67B7">
      <w:pPr>
        <w:pStyle w:val="Beschriftung"/>
        <w:keepNext/>
        <w:rPr>
          <w:rFonts w:ascii="Calibri" w:hAnsi="Calibri" w:cs="Calibri"/>
          <w:b/>
          <w:bCs/>
          <w:i w:val="0"/>
          <w:iCs w:val="0"/>
          <w:sz w:val="24"/>
          <w:szCs w:val="24"/>
        </w:rPr>
      </w:pPr>
      <w:r w:rsidRPr="001C1554">
        <w:rPr>
          <w:rFonts w:ascii="Calibri" w:hAnsi="Calibri" w:cs="Calibri"/>
          <w:b/>
          <w:bCs/>
          <w:i w:val="0"/>
          <w:iCs w:val="0"/>
          <w:sz w:val="24"/>
          <w:szCs w:val="24"/>
        </w:rPr>
        <w:t xml:space="preserve">Figure </w:t>
      </w:r>
      <w:r w:rsidRPr="001C1554">
        <w:rPr>
          <w:rFonts w:ascii="Calibri" w:hAnsi="Calibri" w:cs="Calibri"/>
          <w:b/>
          <w:bCs/>
          <w:i w:val="0"/>
          <w:iCs w:val="0"/>
          <w:sz w:val="24"/>
          <w:szCs w:val="24"/>
        </w:rPr>
        <w:fldChar w:fldCharType="begin"/>
      </w:r>
      <w:r w:rsidRPr="001C1554">
        <w:rPr>
          <w:rFonts w:ascii="Calibri" w:hAnsi="Calibri" w:cs="Calibri"/>
          <w:b/>
          <w:bCs/>
          <w:i w:val="0"/>
          <w:iCs w:val="0"/>
          <w:sz w:val="24"/>
          <w:szCs w:val="24"/>
        </w:rPr>
        <w:instrText xml:space="preserve"> SEQ Figure \* ARABIC </w:instrText>
      </w:r>
      <w:r w:rsidRPr="001C1554">
        <w:rPr>
          <w:rFonts w:ascii="Calibri" w:hAnsi="Calibri" w:cs="Calibri"/>
          <w:b/>
          <w:bCs/>
          <w:i w:val="0"/>
          <w:iCs w:val="0"/>
          <w:sz w:val="24"/>
          <w:szCs w:val="24"/>
        </w:rPr>
        <w:fldChar w:fldCharType="separate"/>
      </w:r>
      <w:r w:rsidR="00337D97">
        <w:rPr>
          <w:rFonts w:ascii="Calibri" w:hAnsi="Calibri" w:cs="Calibri"/>
          <w:b/>
          <w:bCs/>
          <w:i w:val="0"/>
          <w:iCs w:val="0"/>
          <w:noProof/>
          <w:sz w:val="24"/>
          <w:szCs w:val="24"/>
        </w:rPr>
        <w:t>2</w:t>
      </w:r>
      <w:r w:rsidRPr="001C1554">
        <w:rPr>
          <w:rFonts w:ascii="Calibri" w:hAnsi="Calibri" w:cs="Calibri"/>
          <w:b/>
          <w:bCs/>
          <w:i w:val="0"/>
          <w:iCs w:val="0"/>
          <w:sz w:val="24"/>
          <w:szCs w:val="24"/>
        </w:rPr>
        <w:fldChar w:fldCharType="end"/>
      </w:r>
    </w:p>
    <w:p w14:paraId="589BF43C" w14:textId="6146FF30" w:rsidR="00AB67B7" w:rsidRPr="001C1554" w:rsidRDefault="00AB67B7" w:rsidP="00AB67B7">
      <w:pPr>
        <w:rPr>
          <w:rFonts w:ascii="Calibri" w:hAnsi="Calibri" w:cs="Calibri"/>
        </w:rPr>
      </w:pPr>
      <w:r w:rsidRPr="001C1554">
        <w:rPr>
          <w:rFonts w:ascii="Calibri" w:hAnsi="Calibri" w:cs="Calibri"/>
        </w:rPr>
        <w:t>Visualization of a perceptual adaptation paradigm</w:t>
      </w:r>
    </w:p>
    <w:p w14:paraId="7984BEAE" w14:textId="0A7BD5BC" w:rsidR="00AB67B7" w:rsidRPr="001C1554" w:rsidRDefault="000D1EF6" w:rsidP="00576045">
      <w:pPr>
        <w:rPr>
          <w:rFonts w:ascii="Calibri" w:hAnsi="Calibri" w:cs="Calibri"/>
        </w:rPr>
      </w:pPr>
      <w:r w:rsidRPr="001C1554">
        <w:rPr>
          <w:rFonts w:ascii="Calibri" w:hAnsi="Calibri" w:cs="Calibri"/>
          <w:noProof/>
        </w:rPr>
        <w:drawing>
          <wp:inline distT="0" distB="0" distL="0" distR="0" wp14:anchorId="39A87420" wp14:editId="1C1C5F48">
            <wp:extent cx="5753100" cy="1657350"/>
            <wp:effectExtent l="0" t="0" r="0" b="0"/>
            <wp:docPr id="196141963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26471" b="22353"/>
                    <a:stretch/>
                  </pic:blipFill>
                  <pic:spPr bwMode="auto">
                    <a:xfrm>
                      <a:off x="0" y="0"/>
                      <a:ext cx="5753100" cy="1657350"/>
                    </a:xfrm>
                    <a:prstGeom prst="rect">
                      <a:avLst/>
                    </a:prstGeom>
                    <a:noFill/>
                    <a:ln>
                      <a:noFill/>
                    </a:ln>
                    <a:extLst>
                      <a:ext uri="{53640926-AAD7-44D8-BBD7-CCE9431645EC}">
                        <a14:shadowObscured xmlns:a14="http://schemas.microsoft.com/office/drawing/2010/main"/>
                      </a:ext>
                    </a:extLst>
                  </pic:spPr>
                </pic:pic>
              </a:graphicData>
            </a:graphic>
          </wp:inline>
        </w:drawing>
      </w:r>
    </w:p>
    <w:p w14:paraId="019ADF3B" w14:textId="4EC925E0" w:rsidR="0016107A" w:rsidRPr="00422052" w:rsidRDefault="00680F1A" w:rsidP="006C3016">
      <w:pPr>
        <w:ind w:firstLine="720"/>
        <w:rPr>
          <w:rFonts w:ascii="Calibri" w:hAnsi="Calibri" w:cs="Calibri"/>
          <w:color w:val="196B24" w:themeColor="accent3"/>
        </w:rPr>
      </w:pPr>
      <w:r w:rsidRPr="003B13B2">
        <w:rPr>
          <w:rFonts w:ascii="Calibri" w:hAnsi="Calibri" w:cs="Calibri"/>
          <w:color w:val="196B24" w:themeColor="accent3"/>
        </w:rPr>
        <w:t xml:space="preserve">I already ran </w:t>
      </w:r>
      <w:r w:rsidR="00A90B2C" w:rsidRPr="003B13B2">
        <w:rPr>
          <w:rFonts w:ascii="Calibri" w:hAnsi="Calibri" w:cs="Calibri"/>
          <w:color w:val="196B24" w:themeColor="accent3"/>
        </w:rPr>
        <w:t>the first</w:t>
      </w:r>
      <w:r w:rsidRPr="003B13B2">
        <w:rPr>
          <w:rFonts w:ascii="Calibri" w:hAnsi="Calibri" w:cs="Calibri"/>
          <w:color w:val="196B24" w:themeColor="accent3"/>
        </w:rPr>
        <w:t xml:space="preserve"> pilot of this paradigm in the context of a student project, which revealed several</w:t>
      </w:r>
      <w:r w:rsidR="00A90B2C" w:rsidRPr="003B13B2">
        <w:rPr>
          <w:rFonts w:ascii="Calibri" w:hAnsi="Calibri" w:cs="Calibri"/>
          <w:color w:val="196B24" w:themeColor="accent3"/>
        </w:rPr>
        <w:t xml:space="preserve"> challenges that need consideration: First, the technical equipment seems to play a major role. Therefore, this study will be conducted in a lab under very controlled conditions, </w:t>
      </w:r>
      <w:r w:rsidR="003E1E47" w:rsidRPr="003B13B2">
        <w:rPr>
          <w:rFonts w:ascii="Calibri" w:hAnsi="Calibri" w:cs="Calibri"/>
          <w:color w:val="196B24" w:themeColor="accent3"/>
        </w:rPr>
        <w:t>with an approximate duration of 25 minutes and</w:t>
      </w:r>
      <w:r w:rsidR="000D3491" w:rsidRPr="003B13B2">
        <w:rPr>
          <w:rFonts w:ascii="Calibri" w:hAnsi="Calibri" w:cs="Calibri"/>
          <w:color w:val="196B24" w:themeColor="accent3"/>
        </w:rPr>
        <w:t xml:space="preserve"> a</w:t>
      </w:r>
      <w:r w:rsidR="003E1E47" w:rsidRPr="003B13B2">
        <w:rPr>
          <w:rFonts w:ascii="Calibri" w:hAnsi="Calibri" w:cs="Calibri"/>
          <w:color w:val="196B24" w:themeColor="accent3"/>
        </w:rPr>
        <w:t xml:space="preserve"> target sample size of 40-50</w:t>
      </w:r>
      <w:r w:rsidR="00107DAD" w:rsidRPr="003B13B2">
        <w:rPr>
          <w:rFonts w:ascii="Calibri" w:hAnsi="Calibri" w:cs="Calibri"/>
          <w:color w:val="196B24" w:themeColor="accent3"/>
        </w:rPr>
        <w:t xml:space="preserve"> (refined upon power calculations)</w:t>
      </w:r>
      <w:r w:rsidR="00A90B2C" w:rsidRPr="003B13B2">
        <w:rPr>
          <w:rFonts w:ascii="Calibri" w:hAnsi="Calibri" w:cs="Calibri"/>
          <w:color w:val="196B24" w:themeColor="accent3"/>
        </w:rPr>
        <w:t>. The second major challenge concerns the creation of the stimulus material itself, via voice morphing. I have recently created the first set of morphed voices, comprised of 7 human-to-synthetic continua per speaker sex (male and female), uttering the two pseudowords /aba/ and /</w:t>
      </w:r>
      <w:proofErr w:type="spellStart"/>
      <w:r w:rsidR="00A90B2C" w:rsidRPr="003B13B2">
        <w:rPr>
          <w:rFonts w:ascii="Calibri" w:hAnsi="Calibri" w:cs="Calibri"/>
          <w:color w:val="196B24" w:themeColor="accent3"/>
        </w:rPr>
        <w:t>igi</w:t>
      </w:r>
      <w:proofErr w:type="spellEnd"/>
      <w:r w:rsidR="00A90B2C" w:rsidRPr="003B13B2">
        <w:rPr>
          <w:rFonts w:ascii="Calibri" w:hAnsi="Calibri" w:cs="Calibri"/>
          <w:color w:val="196B24" w:themeColor="accent3"/>
        </w:rPr>
        <w:t xml:space="preserve">/ </w:t>
      </w:r>
      <w:r w:rsidR="003B13B2" w:rsidRPr="003B13B2">
        <w:rPr>
          <w:rFonts w:ascii="Calibri" w:hAnsi="Calibri" w:cs="Calibri"/>
          <w:color w:val="196B24" w:themeColor="accent3"/>
        </w:rPr>
        <w:t>(</w:t>
      </w:r>
      <w:commentRangeStart w:id="0"/>
      <w:r w:rsidR="003B13B2" w:rsidRPr="003B13B2">
        <w:rPr>
          <w:rFonts w:ascii="Calibri" w:hAnsi="Calibri" w:cs="Calibri"/>
          <w:color w:val="196B24" w:themeColor="accent3"/>
        </w:rPr>
        <w:t xml:space="preserve">Link to </w:t>
      </w:r>
      <w:r w:rsidR="003B13B2">
        <w:rPr>
          <w:rFonts w:ascii="Calibri" w:hAnsi="Calibri" w:cs="Calibri"/>
          <w:color w:val="196B24" w:themeColor="accent3"/>
        </w:rPr>
        <w:t>example stimuli</w:t>
      </w:r>
      <w:commentRangeEnd w:id="0"/>
      <w:r w:rsidR="006C3016">
        <w:rPr>
          <w:rStyle w:val="Kommentarzeichen"/>
        </w:rPr>
        <w:commentReference w:id="0"/>
      </w:r>
      <w:r w:rsidR="003B13B2" w:rsidRPr="003B13B2">
        <w:rPr>
          <w:rFonts w:ascii="Calibri" w:hAnsi="Calibri" w:cs="Calibri"/>
          <w:color w:val="196B24" w:themeColor="accent3"/>
        </w:rPr>
        <w:t xml:space="preserve">). </w:t>
      </w:r>
      <w:r w:rsidR="003B13B2">
        <w:rPr>
          <w:rFonts w:ascii="Calibri" w:hAnsi="Calibri" w:cs="Calibri"/>
          <w:color w:val="196B24" w:themeColor="accent3"/>
        </w:rPr>
        <w:t xml:space="preserve">I am currently validating the stimulus set and I am confident to have a good starting point. At the same time, I gained a realistic idea of the complexity that comes with synthetic voice </w:t>
      </w:r>
      <w:r w:rsidR="00422052">
        <w:rPr>
          <w:rFonts w:ascii="Calibri" w:hAnsi="Calibri" w:cs="Calibri"/>
          <w:color w:val="196B24" w:themeColor="accent3"/>
        </w:rPr>
        <w:t xml:space="preserve">processing, </w:t>
      </w:r>
      <w:r w:rsidR="003B13B2">
        <w:rPr>
          <w:rFonts w:ascii="Calibri" w:hAnsi="Calibri" w:cs="Calibri"/>
          <w:color w:val="196B24" w:themeColor="accent3"/>
        </w:rPr>
        <w:t>and I see much room for improvement</w:t>
      </w:r>
      <w:r w:rsidR="006C3016">
        <w:rPr>
          <w:rFonts w:ascii="Calibri" w:hAnsi="Calibri" w:cs="Calibri"/>
          <w:color w:val="196B24" w:themeColor="accent3"/>
        </w:rPr>
        <w:t xml:space="preserve">, which </w:t>
      </w:r>
      <w:r w:rsidR="00422052">
        <w:rPr>
          <w:rFonts w:ascii="Calibri" w:hAnsi="Calibri" w:cs="Calibri"/>
          <w:color w:val="196B24" w:themeColor="accent3"/>
        </w:rPr>
        <w:t xml:space="preserve">requires the way more far-reaching phonetic experience of my host lab in </w:t>
      </w:r>
      <w:r w:rsidR="00422052" w:rsidRPr="00422052">
        <w:rPr>
          <w:rFonts w:ascii="Calibri" w:hAnsi="Calibri" w:cs="Calibri"/>
          <w:color w:val="196B24" w:themeColor="accent3"/>
        </w:rPr>
        <w:t>London. Thus, for the</w:t>
      </w:r>
      <w:r w:rsidR="0016107A" w:rsidRPr="00422052">
        <w:rPr>
          <w:rFonts w:ascii="Calibri" w:hAnsi="Calibri" w:cs="Calibri"/>
          <w:color w:val="196B24" w:themeColor="accent3"/>
        </w:rPr>
        <w:t xml:space="preserve"> </w:t>
      </w:r>
      <w:r w:rsidR="00422052" w:rsidRPr="00422052">
        <w:rPr>
          <w:rFonts w:ascii="Calibri" w:hAnsi="Calibri" w:cs="Calibri"/>
          <w:color w:val="196B24" w:themeColor="accent3"/>
        </w:rPr>
        <w:t>creation of</w:t>
      </w:r>
      <w:r w:rsidR="0016107A" w:rsidRPr="00422052">
        <w:rPr>
          <w:rFonts w:ascii="Calibri" w:hAnsi="Calibri" w:cs="Calibri"/>
          <w:color w:val="196B24" w:themeColor="accent3"/>
        </w:rPr>
        <w:t xml:space="preserve"> </w:t>
      </w:r>
      <w:r w:rsidR="00422052" w:rsidRPr="00422052">
        <w:rPr>
          <w:rFonts w:ascii="Calibri" w:hAnsi="Calibri" w:cs="Calibri"/>
          <w:color w:val="196B24" w:themeColor="accent3"/>
        </w:rPr>
        <w:t>valid and high-quality</w:t>
      </w:r>
      <w:r w:rsidR="0016107A" w:rsidRPr="00422052">
        <w:rPr>
          <w:rFonts w:ascii="Calibri" w:hAnsi="Calibri" w:cs="Calibri"/>
          <w:color w:val="196B24" w:themeColor="accent3"/>
        </w:rPr>
        <w:t xml:space="preserve"> stimulus material </w:t>
      </w:r>
      <w:r w:rsidR="00422052" w:rsidRPr="00422052">
        <w:rPr>
          <w:rFonts w:ascii="Calibri" w:hAnsi="Calibri" w:cs="Calibri"/>
          <w:color w:val="196B24" w:themeColor="accent3"/>
        </w:rPr>
        <w:t>it is crucial to</w:t>
      </w:r>
      <w:r w:rsidR="0016107A" w:rsidRPr="00422052">
        <w:rPr>
          <w:rFonts w:ascii="Calibri" w:hAnsi="Calibri" w:cs="Calibri"/>
          <w:color w:val="196B24" w:themeColor="accent3"/>
        </w:rPr>
        <w:t xml:space="preserve"> combine my extensive experience with voice morphing with the hosts’ practical expertise on research using synthetic voices. </w:t>
      </w:r>
    </w:p>
    <w:p w14:paraId="75C314C8" w14:textId="17C25B0B" w:rsidR="00372F2A" w:rsidRPr="001C1554" w:rsidRDefault="008C12AF" w:rsidP="00FE17B6">
      <w:pPr>
        <w:ind w:firstLine="360"/>
        <w:rPr>
          <w:rFonts w:ascii="Calibri" w:hAnsi="Calibri" w:cs="Calibri"/>
        </w:rPr>
      </w:pPr>
      <w:r w:rsidRPr="001C1554">
        <w:rPr>
          <w:rFonts w:ascii="Calibri" w:hAnsi="Calibri" w:cs="Calibri"/>
          <w:b/>
          <w:bCs/>
        </w:rPr>
        <w:t>Hypothesis:</w:t>
      </w:r>
      <w:r w:rsidRPr="001C1554">
        <w:rPr>
          <w:rFonts w:ascii="Calibri" w:hAnsi="Calibri" w:cs="Calibri"/>
        </w:rPr>
        <w:t xml:space="preserve"> </w:t>
      </w:r>
      <w:r w:rsidR="008B0E42" w:rsidRPr="001C1554">
        <w:rPr>
          <w:rFonts w:ascii="Calibri" w:hAnsi="Calibri" w:cs="Calibri"/>
        </w:rPr>
        <w:t xml:space="preserve">I predict a contrastive aftereffect for human-likeness of voices: </w:t>
      </w:r>
      <w:r w:rsidR="003E1E47" w:rsidRPr="001C1554">
        <w:rPr>
          <w:rFonts w:ascii="Calibri" w:hAnsi="Calibri" w:cs="Calibri"/>
        </w:rPr>
        <w:t>After adaptation to synthetic voices, ambiguous voices lying on a human-synthetic-morphing continuum will be more likely be classified as human. After adaptation to human voices, the same ambiguous voices will be more likely classified as synthe</w:t>
      </w:r>
      <w:r w:rsidR="000D3491" w:rsidRPr="001C1554">
        <w:rPr>
          <w:rFonts w:ascii="Calibri" w:hAnsi="Calibri" w:cs="Calibri"/>
        </w:rPr>
        <w:t>tic</w:t>
      </w:r>
      <w:r w:rsidR="003E1E47" w:rsidRPr="001C1554">
        <w:rPr>
          <w:rFonts w:ascii="Calibri" w:hAnsi="Calibri" w:cs="Calibri"/>
        </w:rPr>
        <w:t xml:space="preserve">. This shows that our inner reference for human-likeness-based naturalness is amenable to perceptual </w:t>
      </w:r>
      <w:r w:rsidR="00162213" w:rsidRPr="001C1554">
        <w:rPr>
          <w:rFonts w:ascii="Calibri" w:hAnsi="Calibri" w:cs="Calibri"/>
        </w:rPr>
        <w:t>manipulation</w:t>
      </w:r>
      <w:r w:rsidR="003E1E47" w:rsidRPr="001C1554">
        <w:rPr>
          <w:rFonts w:ascii="Calibri" w:hAnsi="Calibri" w:cs="Calibri"/>
        </w:rPr>
        <w:t>.</w:t>
      </w:r>
    </w:p>
    <w:p w14:paraId="7EB0E6C7" w14:textId="1E13518A" w:rsidR="00422052" w:rsidRPr="00B20799" w:rsidRDefault="00422052" w:rsidP="008005CB">
      <w:pPr>
        <w:pStyle w:val="berschrift2"/>
        <w:numPr>
          <w:ilvl w:val="1"/>
          <w:numId w:val="23"/>
        </w:numPr>
        <w:rPr>
          <w:rFonts w:ascii="Calibri" w:hAnsi="Calibri" w:cs="Calibri"/>
          <w:sz w:val="24"/>
          <w:szCs w:val="24"/>
        </w:rPr>
      </w:pPr>
      <w:r w:rsidRPr="00B20799">
        <w:rPr>
          <w:rFonts w:ascii="Calibri" w:hAnsi="Calibri" w:cs="Calibri"/>
          <w:sz w:val="24"/>
          <w:szCs w:val="24"/>
        </w:rPr>
        <w:lastRenderedPageBreak/>
        <w:t xml:space="preserve">Study 3 </w:t>
      </w:r>
      <w:r w:rsidR="00A703A4" w:rsidRPr="00B20799">
        <w:rPr>
          <w:rFonts w:ascii="Calibri" w:hAnsi="Calibri" w:cs="Calibri"/>
          <w:sz w:val="24"/>
          <w:szCs w:val="24"/>
        </w:rPr>
        <w:t xml:space="preserve">– effects </w:t>
      </w:r>
      <w:r w:rsidR="00344D02" w:rsidRPr="00B20799">
        <w:rPr>
          <w:rFonts w:ascii="Calibri" w:hAnsi="Calibri" w:cs="Calibri"/>
          <w:sz w:val="24"/>
          <w:szCs w:val="24"/>
        </w:rPr>
        <w:t>a</w:t>
      </w:r>
      <w:r w:rsidR="00344D02">
        <w:rPr>
          <w:rFonts w:ascii="Calibri" w:hAnsi="Calibri" w:cs="Calibri"/>
          <w:sz w:val="24"/>
          <w:szCs w:val="24"/>
        </w:rPr>
        <w:t>n</w:t>
      </w:r>
      <w:r w:rsidR="00344D02" w:rsidRPr="00B20799">
        <w:rPr>
          <w:rFonts w:ascii="Calibri" w:hAnsi="Calibri" w:cs="Calibri"/>
          <w:sz w:val="24"/>
          <w:szCs w:val="24"/>
        </w:rPr>
        <w:t xml:space="preserve"> audiobook intervention </w:t>
      </w:r>
      <w:r w:rsidR="00344D02">
        <w:rPr>
          <w:rFonts w:ascii="Calibri" w:hAnsi="Calibri" w:cs="Calibri"/>
          <w:sz w:val="24"/>
          <w:szCs w:val="24"/>
        </w:rPr>
        <w:t xml:space="preserve">on </w:t>
      </w:r>
      <w:r w:rsidR="00A703A4" w:rsidRPr="00B20799">
        <w:rPr>
          <w:rFonts w:ascii="Calibri" w:hAnsi="Calibri" w:cs="Calibri"/>
          <w:sz w:val="24"/>
          <w:szCs w:val="24"/>
        </w:rPr>
        <w:t>synthetic voice</w:t>
      </w:r>
      <w:r w:rsidR="00344D02">
        <w:rPr>
          <w:rFonts w:ascii="Calibri" w:hAnsi="Calibri" w:cs="Calibri"/>
          <w:sz w:val="24"/>
          <w:szCs w:val="24"/>
        </w:rPr>
        <w:t xml:space="preserve"> perception</w:t>
      </w:r>
    </w:p>
    <w:p w14:paraId="22DDED5F" w14:textId="489BEBD2" w:rsidR="00A703A4" w:rsidRPr="00B20799" w:rsidRDefault="00A703A4" w:rsidP="00422052">
      <w:pPr>
        <w:rPr>
          <w:color w:val="196B24" w:themeColor="accent3"/>
        </w:rPr>
      </w:pPr>
      <w:r w:rsidRPr="00B20799">
        <w:rPr>
          <w:rFonts w:ascii="Calibri" w:hAnsi="Calibri" w:cs="Calibri"/>
          <w:color w:val="196B24" w:themeColor="accent3"/>
        </w:rPr>
        <w:t xml:space="preserve">The first two studies provide unique and complementary insights. The strength of Study 1 lies in its ecological validity because it links daily-life experience of participants to synthetic voice perception. However, it is limited by its correlational design. Study 2 employs an experimental paradigm, with the potential to establish causal evidence that our inner reference for synthetic voice features can be manipulated via recent perceptual exposure. However, it is limited to short-term effects. </w:t>
      </w:r>
      <w:r w:rsidR="003D0D8A" w:rsidRPr="00B20799">
        <w:rPr>
          <w:rFonts w:ascii="Calibri" w:hAnsi="Calibri" w:cs="Calibri"/>
          <w:color w:val="196B24" w:themeColor="accent3"/>
        </w:rPr>
        <w:t>I</w:t>
      </w:r>
      <w:r w:rsidRPr="00B20799">
        <w:rPr>
          <w:rFonts w:ascii="Calibri" w:hAnsi="Calibri" w:cs="Calibri"/>
          <w:color w:val="196B24" w:themeColor="accent3"/>
        </w:rPr>
        <w:t xml:space="preserve">n the third and presumably most ambitious study, I plan to combine </w:t>
      </w:r>
      <w:r w:rsidR="003D0D8A" w:rsidRPr="00B20799">
        <w:rPr>
          <w:rFonts w:ascii="Calibri" w:hAnsi="Calibri" w:cs="Calibri"/>
          <w:color w:val="196B24" w:themeColor="accent3"/>
        </w:rPr>
        <w:t>the best of both</w:t>
      </w:r>
      <w:r w:rsidRPr="00B20799">
        <w:rPr>
          <w:rFonts w:ascii="Calibri" w:hAnsi="Calibri" w:cs="Calibri"/>
          <w:color w:val="196B24" w:themeColor="accent3"/>
        </w:rPr>
        <w:t xml:space="preserve"> approaches</w:t>
      </w:r>
      <w:r w:rsidR="003D0D8A" w:rsidRPr="00B20799">
        <w:rPr>
          <w:rFonts w:ascii="Calibri" w:hAnsi="Calibri" w:cs="Calibri"/>
          <w:color w:val="196B24" w:themeColor="accent3"/>
        </w:rPr>
        <w:t xml:space="preserve">. </w:t>
      </w:r>
    </w:p>
    <w:p w14:paraId="1E5339B6" w14:textId="72B6D289" w:rsidR="00B20799" w:rsidRPr="00F512BC" w:rsidRDefault="00B20799" w:rsidP="00B20799">
      <w:pPr>
        <w:ind w:firstLine="360"/>
        <w:rPr>
          <w:rFonts w:ascii="Calibri" w:hAnsi="Calibri" w:cs="Calibri"/>
          <w:color w:val="196B24" w:themeColor="accent3"/>
        </w:rPr>
      </w:pPr>
      <w:r w:rsidRPr="001C1554">
        <w:rPr>
          <w:rFonts w:ascii="Calibri" w:hAnsi="Calibri" w:cs="Calibri"/>
          <w:b/>
          <w:bCs/>
        </w:rPr>
        <w:t>Research question:</w:t>
      </w:r>
      <w:r w:rsidRPr="001C1554">
        <w:rPr>
          <w:rFonts w:ascii="Calibri" w:hAnsi="Calibri" w:cs="Calibri"/>
        </w:rPr>
        <w:t xml:space="preserve"> </w:t>
      </w:r>
      <w:r w:rsidRPr="00F512BC">
        <w:rPr>
          <w:rFonts w:ascii="Calibri" w:hAnsi="Calibri" w:cs="Calibri"/>
          <w:color w:val="196B24" w:themeColor="accent3"/>
        </w:rPr>
        <w:t>Does regular exposure to synthetic voices over a course of three weeks affect the perception and evaluation of synthetic voice features?</w:t>
      </w:r>
    </w:p>
    <w:p w14:paraId="78A35C01" w14:textId="59C3B061" w:rsidR="00B20799" w:rsidRDefault="00B20799" w:rsidP="00B20799">
      <w:pPr>
        <w:rPr>
          <w:rFonts w:ascii="Calibri" w:hAnsi="Calibri" w:cs="Calibri"/>
          <w:color w:val="196B24" w:themeColor="accent3"/>
        </w:rPr>
      </w:pPr>
      <w:r w:rsidRPr="001C1554">
        <w:rPr>
          <w:rFonts w:ascii="Calibri" w:hAnsi="Calibri" w:cs="Calibri"/>
          <w:b/>
          <w:bCs/>
        </w:rPr>
        <w:t>Design:</w:t>
      </w:r>
      <w:r>
        <w:rPr>
          <w:rFonts w:ascii="Calibri" w:hAnsi="Calibri" w:cs="Calibri"/>
          <w:b/>
          <w:bCs/>
        </w:rPr>
        <w:t xml:space="preserve"> </w:t>
      </w:r>
      <w:r w:rsidRPr="00B20799">
        <w:rPr>
          <w:rFonts w:ascii="Calibri" w:hAnsi="Calibri" w:cs="Calibri"/>
          <w:color w:val="196B24" w:themeColor="accent3"/>
        </w:rPr>
        <w:t xml:space="preserve">Study 3 is a three-week audiobook intervention study, where one group of participants will regularly listen to an audiobook read by a </w:t>
      </w:r>
      <w:r w:rsidRPr="00F512BC">
        <w:rPr>
          <w:rFonts w:ascii="Calibri" w:hAnsi="Calibri" w:cs="Calibri"/>
          <w:color w:val="196B24" w:themeColor="accent3"/>
        </w:rPr>
        <w:t>synthetic narrator</w:t>
      </w:r>
      <w:r w:rsidR="001945FF">
        <w:rPr>
          <w:rFonts w:ascii="Calibri" w:hAnsi="Calibri" w:cs="Calibri"/>
          <w:color w:val="196B24" w:themeColor="accent3"/>
        </w:rPr>
        <w:t xml:space="preserve"> (</w:t>
      </w:r>
      <w:r w:rsidR="001945FF" w:rsidRPr="001945FF">
        <w:rPr>
          <w:rFonts w:ascii="Calibri" w:hAnsi="Calibri" w:cs="Calibri"/>
          <w:b/>
          <w:bCs/>
          <w:color w:val="196B24" w:themeColor="accent3"/>
        </w:rPr>
        <w:t>Figure 3</w:t>
      </w:r>
      <w:r w:rsidR="001945FF">
        <w:rPr>
          <w:rFonts w:ascii="Calibri" w:hAnsi="Calibri" w:cs="Calibri"/>
          <w:color w:val="196B24" w:themeColor="accent3"/>
        </w:rPr>
        <w:t>)</w:t>
      </w:r>
      <w:r w:rsidR="001E0849">
        <w:rPr>
          <w:rFonts w:ascii="Calibri" w:hAnsi="Calibri" w:cs="Calibri"/>
          <w:color w:val="196B24" w:themeColor="accent3"/>
        </w:rPr>
        <w:t>. The control</w:t>
      </w:r>
      <w:r w:rsidRPr="00F512BC">
        <w:rPr>
          <w:rFonts w:ascii="Calibri" w:hAnsi="Calibri" w:cs="Calibri"/>
          <w:color w:val="196B24" w:themeColor="accent3"/>
        </w:rPr>
        <w:t xml:space="preserve"> group will listen to the same audiobook</w:t>
      </w:r>
      <w:r w:rsidR="000865FB">
        <w:rPr>
          <w:rFonts w:ascii="Calibri" w:hAnsi="Calibri" w:cs="Calibri"/>
          <w:color w:val="196B24" w:themeColor="accent3"/>
        </w:rPr>
        <w:t>, but</w:t>
      </w:r>
      <w:r w:rsidRPr="00F512BC">
        <w:rPr>
          <w:rFonts w:ascii="Calibri" w:hAnsi="Calibri" w:cs="Calibri"/>
          <w:color w:val="196B24" w:themeColor="accent3"/>
        </w:rPr>
        <w:t xml:space="preserve"> read by a human narrator.</w:t>
      </w:r>
      <w:r w:rsidR="000865FB">
        <w:rPr>
          <w:rFonts w:ascii="Calibri" w:hAnsi="Calibri" w:cs="Calibri"/>
          <w:color w:val="196B24" w:themeColor="accent3"/>
        </w:rPr>
        <w:t xml:space="preserve"> </w:t>
      </w:r>
      <w:r w:rsidR="00F512BC">
        <w:rPr>
          <w:rFonts w:ascii="Calibri" w:hAnsi="Calibri" w:cs="Calibri"/>
          <w:color w:val="196B24" w:themeColor="accent3"/>
        </w:rPr>
        <w:t xml:space="preserve">Before and after intervention, participants will rate a set of synthetic voices on naturalness, pleasantness and listening effort. </w:t>
      </w:r>
      <w:r w:rsidR="001E0849">
        <w:rPr>
          <w:rFonts w:ascii="Calibri" w:hAnsi="Calibri" w:cs="Calibri"/>
          <w:color w:val="196B24" w:themeColor="accent3"/>
        </w:rPr>
        <w:t xml:space="preserve">I will </w:t>
      </w:r>
      <w:r w:rsidR="001945FF">
        <w:rPr>
          <w:rFonts w:ascii="Calibri" w:hAnsi="Calibri" w:cs="Calibri"/>
          <w:color w:val="196B24" w:themeColor="accent3"/>
        </w:rPr>
        <w:t>select</w:t>
      </w:r>
      <w:r w:rsidR="001E0849">
        <w:rPr>
          <w:rFonts w:ascii="Calibri" w:hAnsi="Calibri" w:cs="Calibri"/>
          <w:color w:val="196B24" w:themeColor="accent3"/>
        </w:rPr>
        <w:t xml:space="preserve"> a subset of the voice material from Study 1</w:t>
      </w:r>
      <w:r w:rsidR="001945FF">
        <w:rPr>
          <w:rFonts w:ascii="Calibri" w:hAnsi="Calibri" w:cs="Calibri"/>
          <w:color w:val="196B24" w:themeColor="accent3"/>
        </w:rPr>
        <w:t xml:space="preserve">, using its results to pick the stimuli which were most informative in revealing individual differences. </w:t>
      </w:r>
      <w:r w:rsidR="00231230">
        <w:rPr>
          <w:rFonts w:ascii="Calibri" w:hAnsi="Calibri" w:cs="Calibri"/>
          <w:color w:val="196B24" w:themeColor="accent3"/>
        </w:rPr>
        <w:t xml:space="preserve">Pre- and post-testing of participants will take place in the lab, to ensure a controlled testing environment and to enhance commitment to the intervention </w:t>
      </w:r>
      <w:r w:rsidR="00156BB2">
        <w:rPr>
          <w:rFonts w:ascii="Calibri" w:hAnsi="Calibri" w:cs="Calibri"/>
          <w:color w:val="196B24" w:themeColor="accent3"/>
        </w:rPr>
        <w:t xml:space="preserve">via personal contact. The intervention itself is online. Over a course of three weeks, participants will be listening to an audiobook for 5-10 minutes each day. They will receive a link every day in the morning and another reminder in the afternoon. After listening to the track, they will be prompted with 3 multiple-choice questions about the content of the day’s audiobook </w:t>
      </w:r>
      <w:r w:rsidR="006C3016">
        <w:rPr>
          <w:rFonts w:ascii="Calibri" w:hAnsi="Calibri" w:cs="Calibri"/>
          <w:color w:val="196B24" w:themeColor="accent3"/>
        </w:rPr>
        <w:t>as an attention check</w:t>
      </w:r>
      <w:r w:rsidR="00156BB2">
        <w:rPr>
          <w:rFonts w:ascii="Calibri" w:hAnsi="Calibri" w:cs="Calibri"/>
          <w:color w:val="196B24" w:themeColor="accent3"/>
        </w:rPr>
        <w:t xml:space="preserve">. Only participants with &gt;90% completed days and &gt;90% correct answers will be kept in the final sample and will receive additional compensation as a motivator. The </w:t>
      </w:r>
      <w:r w:rsidR="00D2316B">
        <w:rPr>
          <w:rFonts w:ascii="Calibri" w:hAnsi="Calibri" w:cs="Calibri"/>
          <w:color w:val="196B24" w:themeColor="accent3"/>
        </w:rPr>
        <w:t xml:space="preserve">voices of </w:t>
      </w:r>
      <w:r w:rsidR="00156BB2">
        <w:rPr>
          <w:rFonts w:ascii="Calibri" w:hAnsi="Calibri" w:cs="Calibri"/>
          <w:color w:val="196B24" w:themeColor="accent3"/>
        </w:rPr>
        <w:t xml:space="preserve">narrators from the audiobook will not be included in the stimulus set for pre- and post-testing to avoid familiarity effects with specific voices. </w:t>
      </w:r>
    </w:p>
    <w:p w14:paraId="70737207" w14:textId="3F668B25" w:rsidR="00526A9B" w:rsidRPr="000865FB" w:rsidRDefault="00526A9B" w:rsidP="00526A9B">
      <w:pPr>
        <w:pStyle w:val="Beschriftung"/>
        <w:keepNext/>
        <w:rPr>
          <w:rFonts w:ascii="Calibri" w:hAnsi="Calibri" w:cs="Calibri"/>
          <w:b/>
          <w:bCs/>
          <w:i w:val="0"/>
          <w:iCs w:val="0"/>
          <w:color w:val="196B24" w:themeColor="accent3"/>
          <w:sz w:val="24"/>
          <w:szCs w:val="24"/>
        </w:rPr>
      </w:pPr>
      <w:r w:rsidRPr="000865FB">
        <w:rPr>
          <w:rFonts w:ascii="Calibri" w:hAnsi="Calibri" w:cs="Calibri"/>
          <w:b/>
          <w:bCs/>
          <w:i w:val="0"/>
          <w:iCs w:val="0"/>
          <w:color w:val="196B24" w:themeColor="accent3"/>
          <w:sz w:val="24"/>
          <w:szCs w:val="24"/>
        </w:rPr>
        <w:t>Figure 3</w:t>
      </w:r>
    </w:p>
    <w:p w14:paraId="145A8A2C" w14:textId="63BD8CBC" w:rsidR="00526A9B" w:rsidRPr="000865FB" w:rsidRDefault="00526A9B" w:rsidP="00B20799">
      <w:pPr>
        <w:rPr>
          <w:rFonts w:ascii="Calibri" w:hAnsi="Calibri" w:cs="Calibri"/>
          <w:color w:val="196B24" w:themeColor="accent3"/>
        </w:rPr>
      </w:pPr>
      <w:r w:rsidRPr="000865FB">
        <w:rPr>
          <w:rFonts w:ascii="Calibri" w:hAnsi="Calibri" w:cs="Calibri"/>
          <w:color w:val="196B24" w:themeColor="accent3"/>
        </w:rPr>
        <w:t>Depiction of the intervention design for Study 3</w:t>
      </w:r>
    </w:p>
    <w:p w14:paraId="5EF41763" w14:textId="471A7E73" w:rsidR="00526A9B" w:rsidRDefault="00526A9B" w:rsidP="00B20799">
      <w:pPr>
        <w:rPr>
          <w:rFonts w:ascii="Calibri" w:hAnsi="Calibri" w:cs="Calibri"/>
          <w:color w:val="196B24" w:themeColor="accent3"/>
        </w:rPr>
      </w:pPr>
      <w:r>
        <w:rPr>
          <w:rFonts w:ascii="Calibri" w:hAnsi="Calibri" w:cs="Calibri"/>
          <w:noProof/>
          <w:color w:val="196B24" w:themeColor="accent3"/>
        </w:rPr>
        <w:drawing>
          <wp:inline distT="0" distB="0" distL="0" distR="0" wp14:anchorId="0AC36D11" wp14:editId="3DD38F20">
            <wp:extent cx="6139628" cy="13430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51660" cy="1345657"/>
                    </a:xfrm>
                    <a:prstGeom prst="rect">
                      <a:avLst/>
                    </a:prstGeom>
                    <a:noFill/>
                  </pic:spPr>
                </pic:pic>
              </a:graphicData>
            </a:graphic>
          </wp:inline>
        </w:drawing>
      </w:r>
    </w:p>
    <w:p w14:paraId="7742B44A" w14:textId="62E80710" w:rsidR="00156BB2" w:rsidRDefault="00156BB2" w:rsidP="00B20799">
      <w:pPr>
        <w:rPr>
          <w:rFonts w:ascii="Calibri" w:hAnsi="Calibri" w:cs="Calibri"/>
          <w:color w:val="196B24" w:themeColor="accent3"/>
        </w:rPr>
      </w:pPr>
      <w:r>
        <w:rPr>
          <w:rFonts w:ascii="Calibri" w:hAnsi="Calibri" w:cs="Calibri"/>
          <w:color w:val="196B24" w:themeColor="accent3"/>
        </w:rPr>
        <w:t>I aim for 40</w:t>
      </w:r>
      <w:r w:rsidR="007E701F">
        <w:rPr>
          <w:rFonts w:ascii="Calibri" w:hAnsi="Calibri" w:cs="Calibri"/>
          <w:color w:val="196B24" w:themeColor="accent3"/>
        </w:rPr>
        <w:t>-50</w:t>
      </w:r>
      <w:r>
        <w:rPr>
          <w:rFonts w:ascii="Calibri" w:hAnsi="Calibri" w:cs="Calibri"/>
          <w:color w:val="196B24" w:themeColor="accent3"/>
        </w:rPr>
        <w:t xml:space="preserve"> participants per </w:t>
      </w:r>
      <w:r w:rsidRPr="00156BB2">
        <w:rPr>
          <w:rFonts w:ascii="Calibri" w:hAnsi="Calibri" w:cs="Calibri"/>
          <w:color w:val="196B24" w:themeColor="accent3"/>
        </w:rPr>
        <w:t>group (specific numbers refined upon power calculations). Pre- and post-testing will take abo</w:t>
      </w:r>
      <w:r>
        <w:rPr>
          <w:rFonts w:ascii="Calibri" w:hAnsi="Calibri" w:cs="Calibri"/>
          <w:color w:val="196B24" w:themeColor="accent3"/>
        </w:rPr>
        <w:t>ut 30-60 minutes per session in the lab, the daily intervention should not exceed 10 minutes including the control questions</w:t>
      </w:r>
      <w:r w:rsidR="00D2316B">
        <w:rPr>
          <w:rFonts w:ascii="Calibri" w:hAnsi="Calibri" w:cs="Calibri"/>
          <w:color w:val="196B24" w:themeColor="accent3"/>
        </w:rPr>
        <w:t>.</w:t>
      </w:r>
      <w:r w:rsidR="00D861E2">
        <w:rPr>
          <w:rFonts w:ascii="Calibri" w:hAnsi="Calibri" w:cs="Calibri"/>
          <w:color w:val="196B24" w:themeColor="accent3"/>
        </w:rPr>
        <w:t xml:space="preserve"> Longitudinal designs are always a </w:t>
      </w:r>
      <w:r w:rsidR="00497427">
        <w:rPr>
          <w:rFonts w:ascii="Calibri" w:hAnsi="Calibri" w:cs="Calibri"/>
          <w:color w:val="196B24" w:themeColor="accent3"/>
        </w:rPr>
        <w:t xml:space="preserve">huge </w:t>
      </w:r>
      <w:r w:rsidR="00D861E2">
        <w:rPr>
          <w:rFonts w:ascii="Calibri" w:hAnsi="Calibri" w:cs="Calibri"/>
          <w:color w:val="196B24" w:themeColor="accent3"/>
        </w:rPr>
        <w:t xml:space="preserve">logistical </w:t>
      </w:r>
      <w:r w:rsidR="00497427">
        <w:rPr>
          <w:rFonts w:ascii="Calibri" w:hAnsi="Calibri" w:cs="Calibri"/>
          <w:color w:val="196B24" w:themeColor="accent3"/>
        </w:rPr>
        <w:t>effort</w:t>
      </w:r>
      <w:r w:rsidR="00D861E2">
        <w:rPr>
          <w:rFonts w:ascii="Calibri" w:hAnsi="Calibri" w:cs="Calibri"/>
          <w:color w:val="196B24" w:themeColor="accent3"/>
        </w:rPr>
        <w:t xml:space="preserve">, which need thorough planning, careful monitoring </w:t>
      </w:r>
      <w:r w:rsidR="00D861E2">
        <w:rPr>
          <w:rFonts w:ascii="Calibri" w:hAnsi="Calibri" w:cs="Calibri"/>
          <w:color w:val="196B24" w:themeColor="accent3"/>
        </w:rPr>
        <w:lastRenderedPageBreak/>
        <w:t xml:space="preserve">and </w:t>
      </w:r>
      <w:r w:rsidR="00497427">
        <w:rPr>
          <w:rFonts w:ascii="Calibri" w:hAnsi="Calibri" w:cs="Calibri"/>
          <w:color w:val="196B24" w:themeColor="accent3"/>
        </w:rPr>
        <w:t>adequate</w:t>
      </w:r>
      <w:r w:rsidR="00D861E2">
        <w:rPr>
          <w:rFonts w:ascii="Calibri" w:hAnsi="Calibri" w:cs="Calibri"/>
          <w:color w:val="196B24" w:themeColor="accent3"/>
        </w:rPr>
        <w:t xml:space="preserve"> </w:t>
      </w:r>
      <w:r w:rsidR="00497427">
        <w:rPr>
          <w:rFonts w:ascii="Calibri" w:hAnsi="Calibri" w:cs="Calibri"/>
          <w:color w:val="196B24" w:themeColor="accent3"/>
        </w:rPr>
        <w:t xml:space="preserve">time scheduling. I am aware of the ambitious nature of this project and I am looking forward to taking on this challenge, building on the experience of my German host Prof. Dr. Stefan </w:t>
      </w:r>
      <w:proofErr w:type="spellStart"/>
      <w:r w:rsidR="00497427">
        <w:rPr>
          <w:rFonts w:ascii="Calibri" w:hAnsi="Calibri" w:cs="Calibri"/>
          <w:color w:val="196B24" w:themeColor="accent3"/>
        </w:rPr>
        <w:t>Schweinberger</w:t>
      </w:r>
      <w:proofErr w:type="spellEnd"/>
      <w:r w:rsidR="00497427">
        <w:rPr>
          <w:rFonts w:ascii="Calibri" w:hAnsi="Calibri" w:cs="Calibri"/>
          <w:color w:val="196B24" w:themeColor="accent3"/>
        </w:rPr>
        <w:t xml:space="preserve">, who currently runs several online intervention studies on auditory perception. Realistically, data collection for this study could take 6-12 months, therefore </w:t>
      </w:r>
      <w:r w:rsidR="00C2450F">
        <w:rPr>
          <w:rFonts w:ascii="Calibri" w:hAnsi="Calibri" w:cs="Calibri"/>
          <w:color w:val="196B24" w:themeColor="accent3"/>
        </w:rPr>
        <w:t>I will start with designing and planning it right from the start of the project</w:t>
      </w:r>
      <w:r w:rsidR="006C3016">
        <w:rPr>
          <w:rFonts w:ascii="Calibri" w:hAnsi="Calibri" w:cs="Calibri"/>
          <w:color w:val="196B24" w:themeColor="accent3"/>
        </w:rPr>
        <w:t xml:space="preserve"> (more details in document </w:t>
      </w:r>
      <w:r w:rsidR="006C3016" w:rsidRPr="006C3016">
        <w:rPr>
          <w:rFonts w:ascii="Calibri" w:hAnsi="Calibri" w:cs="Calibri"/>
          <w:i/>
          <w:color w:val="196B24" w:themeColor="accent3"/>
        </w:rPr>
        <w:t>06-timeschule</w:t>
      </w:r>
      <w:r w:rsidR="006C3016">
        <w:rPr>
          <w:rFonts w:ascii="Calibri" w:hAnsi="Calibri" w:cs="Calibri"/>
          <w:color w:val="196B24" w:themeColor="accent3"/>
        </w:rPr>
        <w:t>)</w:t>
      </w:r>
      <w:r w:rsidR="00C2450F">
        <w:rPr>
          <w:rFonts w:ascii="Calibri" w:hAnsi="Calibri" w:cs="Calibri"/>
          <w:color w:val="196B24" w:themeColor="accent3"/>
        </w:rPr>
        <w:t>. Whether the data collection will be in London</w:t>
      </w:r>
      <w:r w:rsidR="007660DB">
        <w:rPr>
          <w:rFonts w:ascii="Calibri" w:hAnsi="Calibri" w:cs="Calibri"/>
          <w:color w:val="196B24" w:themeColor="accent3"/>
        </w:rPr>
        <w:t>,</w:t>
      </w:r>
      <w:r w:rsidR="00C2450F">
        <w:rPr>
          <w:rFonts w:ascii="Calibri" w:hAnsi="Calibri" w:cs="Calibri"/>
          <w:color w:val="196B24" w:themeColor="accent3"/>
        </w:rPr>
        <w:t xml:space="preserve"> Jena</w:t>
      </w:r>
      <w:r w:rsidR="007660DB">
        <w:rPr>
          <w:rFonts w:ascii="Calibri" w:hAnsi="Calibri" w:cs="Calibri"/>
          <w:color w:val="196B24" w:themeColor="accent3"/>
        </w:rPr>
        <w:t>,</w:t>
      </w:r>
      <w:r w:rsidR="00C2450F">
        <w:rPr>
          <w:rFonts w:ascii="Calibri" w:hAnsi="Calibri" w:cs="Calibri"/>
          <w:color w:val="196B24" w:themeColor="accent3"/>
        </w:rPr>
        <w:t xml:space="preserve"> or in both sites will be decided based on</w:t>
      </w:r>
      <w:r w:rsidR="00ED5A35">
        <w:rPr>
          <w:rFonts w:ascii="Calibri" w:hAnsi="Calibri" w:cs="Calibri"/>
          <w:color w:val="196B24" w:themeColor="accent3"/>
        </w:rPr>
        <w:t xml:space="preserve"> considerations</w:t>
      </w:r>
      <w:r w:rsidR="00C2450F">
        <w:rPr>
          <w:rFonts w:ascii="Calibri" w:hAnsi="Calibri" w:cs="Calibri"/>
          <w:color w:val="196B24" w:themeColor="accent3"/>
        </w:rPr>
        <w:t xml:space="preserve"> of feasibility. </w:t>
      </w:r>
    </w:p>
    <w:p w14:paraId="15A9B544" w14:textId="712D3D15" w:rsidR="009B61CC" w:rsidRPr="00526A9B" w:rsidRDefault="009B61CC" w:rsidP="009B61CC">
      <w:pPr>
        <w:ind w:firstLine="360"/>
        <w:rPr>
          <w:rFonts w:ascii="Calibri" w:hAnsi="Calibri" w:cs="Calibri"/>
          <w:color w:val="196B24" w:themeColor="accent3"/>
        </w:rPr>
      </w:pPr>
      <w:r w:rsidRPr="00526A9B">
        <w:rPr>
          <w:rFonts w:ascii="Calibri" w:hAnsi="Calibri" w:cs="Calibri"/>
          <w:b/>
          <w:bCs/>
          <w:color w:val="196B24" w:themeColor="accent3"/>
        </w:rPr>
        <w:t>Hypothesis:</w:t>
      </w:r>
      <w:r w:rsidRPr="00526A9B">
        <w:rPr>
          <w:rFonts w:ascii="Calibri" w:hAnsi="Calibri" w:cs="Calibri"/>
          <w:color w:val="196B24" w:themeColor="accent3"/>
        </w:rPr>
        <w:t xml:space="preserve"> Compared to the pretest, individuals </w:t>
      </w:r>
      <w:r w:rsidR="00526A9B" w:rsidRPr="00526A9B">
        <w:rPr>
          <w:rFonts w:ascii="Calibri" w:hAnsi="Calibri" w:cs="Calibri"/>
          <w:color w:val="196B24" w:themeColor="accent3"/>
        </w:rPr>
        <w:t xml:space="preserve">who completed the audiobook intervention with a synthetic narrator </w:t>
      </w:r>
      <w:r w:rsidRPr="00526A9B">
        <w:rPr>
          <w:rFonts w:ascii="Calibri" w:hAnsi="Calibri" w:cs="Calibri"/>
          <w:color w:val="196B24" w:themeColor="accent3"/>
        </w:rPr>
        <w:t>will rate synthetic voices as sounding more natural</w:t>
      </w:r>
      <w:r w:rsidR="00526A9B" w:rsidRPr="00526A9B">
        <w:rPr>
          <w:rFonts w:ascii="Calibri" w:hAnsi="Calibri" w:cs="Calibri"/>
          <w:color w:val="196B24" w:themeColor="accent3"/>
        </w:rPr>
        <w:t>, more pleasant and report less listening effort in the posttest</w:t>
      </w:r>
      <w:r w:rsidRPr="00526A9B">
        <w:rPr>
          <w:rFonts w:ascii="Calibri" w:hAnsi="Calibri" w:cs="Calibri"/>
          <w:color w:val="196B24" w:themeColor="accent3"/>
        </w:rPr>
        <w:t>.</w:t>
      </w:r>
      <w:r w:rsidR="00526A9B" w:rsidRPr="00526A9B">
        <w:rPr>
          <w:rFonts w:ascii="Calibri" w:hAnsi="Calibri" w:cs="Calibri"/>
          <w:color w:val="196B24" w:themeColor="accent3"/>
        </w:rPr>
        <w:t xml:space="preserve"> This effect will not be found in individuals who listened to the audiobooks with a human narrator. </w:t>
      </w:r>
    </w:p>
    <w:p w14:paraId="5AE7BD2E" w14:textId="46DB3206" w:rsidR="00107DAD" w:rsidRPr="00F512BC" w:rsidRDefault="0071161E" w:rsidP="008005CB">
      <w:pPr>
        <w:pStyle w:val="berschrift2"/>
        <w:numPr>
          <w:ilvl w:val="1"/>
          <w:numId w:val="23"/>
        </w:numPr>
        <w:rPr>
          <w:rFonts w:ascii="Calibri" w:hAnsi="Calibri" w:cs="Calibri"/>
          <w:sz w:val="24"/>
          <w:szCs w:val="24"/>
        </w:rPr>
      </w:pPr>
      <w:r>
        <w:rPr>
          <w:rFonts w:ascii="Calibri" w:hAnsi="Calibri" w:cs="Calibri"/>
          <w:sz w:val="24"/>
          <w:szCs w:val="24"/>
        </w:rPr>
        <w:t>Q</w:t>
      </w:r>
      <w:r w:rsidR="00107DAD" w:rsidRPr="00F512BC">
        <w:rPr>
          <w:rFonts w:ascii="Calibri" w:hAnsi="Calibri" w:cs="Calibri"/>
          <w:sz w:val="24"/>
          <w:szCs w:val="24"/>
        </w:rPr>
        <w:t xml:space="preserve">uality assurance </w:t>
      </w:r>
    </w:p>
    <w:p w14:paraId="310E5314" w14:textId="511C6885" w:rsidR="00FC2AEB" w:rsidRPr="00F412E9" w:rsidRDefault="00FC2AEB" w:rsidP="007F26C0">
      <w:pPr>
        <w:ind w:firstLine="360"/>
        <w:rPr>
          <w:rFonts w:ascii="Calibri" w:hAnsi="Calibri" w:cs="Calibri"/>
          <w:color w:val="196B24" w:themeColor="accent3"/>
        </w:rPr>
      </w:pPr>
      <w:r w:rsidRPr="00F412E9">
        <w:rPr>
          <w:rFonts w:ascii="Calibri" w:hAnsi="Calibri" w:cs="Calibri"/>
          <w:color w:val="196B24" w:themeColor="accent3"/>
        </w:rPr>
        <w:t xml:space="preserve">This project involves human participants and the processing of personal data. Further, it entails AI-generated voices, which may come with novel challenges regarding copyright or scope of application. Thus, a conscious reflection on ethical and legal aspects of the project and careful research data management is a priority throughout. </w:t>
      </w:r>
    </w:p>
    <w:p w14:paraId="0C560191" w14:textId="3E00D637" w:rsidR="00FC64BD" w:rsidRPr="00F412E9" w:rsidRDefault="00162213" w:rsidP="00FC64BD">
      <w:pPr>
        <w:ind w:firstLine="360"/>
        <w:rPr>
          <w:rFonts w:ascii="Calibri" w:hAnsi="Calibri" w:cs="Calibri"/>
          <w:color w:val="196B24" w:themeColor="accent3"/>
        </w:rPr>
      </w:pPr>
      <w:r w:rsidRPr="00F412E9">
        <w:rPr>
          <w:rFonts w:ascii="Calibri" w:hAnsi="Calibri" w:cs="Calibri"/>
          <w:color w:val="196B24" w:themeColor="accent3"/>
        </w:rPr>
        <w:t>Ethical approval is already in place at</w:t>
      </w:r>
      <w:r w:rsidR="0071161E" w:rsidRPr="00F412E9">
        <w:rPr>
          <w:rFonts w:ascii="Calibri" w:hAnsi="Calibri" w:cs="Calibri"/>
          <w:color w:val="196B24" w:themeColor="accent3"/>
        </w:rPr>
        <w:t xml:space="preserve"> both</w:t>
      </w:r>
      <w:r w:rsidRPr="00F412E9">
        <w:rPr>
          <w:rFonts w:ascii="Calibri" w:hAnsi="Calibri" w:cs="Calibri"/>
          <w:color w:val="196B24" w:themeColor="accent3"/>
        </w:rPr>
        <w:t xml:space="preserve"> host department</w:t>
      </w:r>
      <w:r w:rsidR="0071161E" w:rsidRPr="00F412E9">
        <w:rPr>
          <w:rFonts w:ascii="Calibri" w:hAnsi="Calibri" w:cs="Calibri"/>
          <w:color w:val="196B24" w:themeColor="accent3"/>
        </w:rPr>
        <w:t>s</w:t>
      </w:r>
      <w:r w:rsidRPr="00F412E9">
        <w:rPr>
          <w:rFonts w:ascii="Calibri" w:hAnsi="Calibri" w:cs="Calibri"/>
          <w:color w:val="196B24" w:themeColor="accent3"/>
        </w:rPr>
        <w:t xml:space="preserve">. </w:t>
      </w:r>
      <w:r w:rsidR="00FC64BD" w:rsidRPr="00F412E9">
        <w:rPr>
          <w:rFonts w:ascii="Calibri" w:hAnsi="Calibri" w:cs="Calibri"/>
          <w:color w:val="196B24" w:themeColor="accent3"/>
        </w:rPr>
        <w:t>Regarding the legal aspects around AI-generated voices, I am grateful to built on the prior experience of my host labs in London. Following the EU guideline for standards, I will ensure informed and voluntary consent of participants at all times and</w:t>
      </w:r>
      <w:r w:rsidR="00E04892">
        <w:rPr>
          <w:rFonts w:ascii="Calibri" w:hAnsi="Calibri" w:cs="Calibri"/>
          <w:color w:val="196B24" w:themeColor="accent3"/>
        </w:rPr>
        <w:t xml:space="preserve"> treat all </w:t>
      </w:r>
      <w:r w:rsidR="00FC64BD" w:rsidRPr="00F412E9">
        <w:rPr>
          <w:rFonts w:ascii="Calibri" w:hAnsi="Calibri" w:cs="Calibri"/>
          <w:color w:val="196B24" w:themeColor="accent3"/>
        </w:rPr>
        <w:t xml:space="preserve">data in accordance with the </w:t>
      </w:r>
      <w:r w:rsidR="006C3016" w:rsidRPr="006C3016">
        <w:rPr>
          <w:rFonts w:ascii="Calibri" w:hAnsi="Calibri" w:cs="Calibri"/>
          <w:color w:val="196B24" w:themeColor="accent3"/>
        </w:rPr>
        <w:t>General Data Protection Regulation (GDPR)</w:t>
      </w:r>
      <w:r w:rsidR="00FC64BD" w:rsidRPr="00F412E9">
        <w:rPr>
          <w:rFonts w:ascii="Calibri" w:hAnsi="Calibri" w:cs="Calibri"/>
          <w:color w:val="196B24" w:themeColor="accent3"/>
        </w:rPr>
        <w:t>. The protect the privacy of participants, data will we collected in a pseudo-anonymous form</w:t>
      </w:r>
      <w:r w:rsidR="006C3016">
        <w:rPr>
          <w:rFonts w:ascii="Calibri" w:hAnsi="Calibri" w:cs="Calibri"/>
          <w:color w:val="196B24" w:themeColor="accent3"/>
        </w:rPr>
        <w:t xml:space="preserve"> and published in fully </w:t>
      </w:r>
      <w:r w:rsidR="006C3016" w:rsidRPr="00F412E9">
        <w:rPr>
          <w:rFonts w:ascii="Calibri" w:hAnsi="Calibri" w:cs="Calibri"/>
          <w:color w:val="196B24" w:themeColor="accent3"/>
        </w:rPr>
        <w:t>anonymized</w:t>
      </w:r>
      <w:r w:rsidR="006C3016">
        <w:rPr>
          <w:rFonts w:ascii="Calibri" w:hAnsi="Calibri" w:cs="Calibri"/>
          <w:color w:val="196B24" w:themeColor="accent3"/>
        </w:rPr>
        <w:t xml:space="preserve"> format only</w:t>
      </w:r>
      <w:r w:rsidR="00FC64BD" w:rsidRPr="00F412E9">
        <w:rPr>
          <w:rFonts w:ascii="Calibri" w:hAnsi="Calibri" w:cs="Calibri"/>
          <w:color w:val="196B24" w:themeColor="accent3"/>
        </w:rPr>
        <w:t xml:space="preserve">. </w:t>
      </w:r>
      <w:r w:rsidR="006C3016">
        <w:rPr>
          <w:rFonts w:ascii="Calibri" w:hAnsi="Calibri" w:cs="Calibri"/>
          <w:color w:val="196B24" w:themeColor="accent3"/>
        </w:rPr>
        <w:t>Further</w:t>
      </w:r>
      <w:r w:rsidR="00FC64BD" w:rsidRPr="00F412E9">
        <w:rPr>
          <w:rFonts w:ascii="Calibri" w:hAnsi="Calibri" w:cs="Calibri"/>
          <w:color w:val="196B24" w:themeColor="accent3"/>
        </w:rPr>
        <w:t>, participants will be informed that their fully anonymized data may be published in Europe-based research repositories (</w:t>
      </w:r>
      <w:r w:rsidR="006C3016">
        <w:rPr>
          <w:rFonts w:ascii="Calibri" w:hAnsi="Calibri" w:cs="Calibri"/>
          <w:color w:val="196B24" w:themeColor="accent3"/>
        </w:rPr>
        <w:t xml:space="preserve">e.g. </w:t>
      </w:r>
      <w:hyperlink r:id="rId14" w:history="1">
        <w:r w:rsidR="006C3016" w:rsidRPr="006C3016">
          <w:rPr>
            <w:rStyle w:val="Hyperlink"/>
            <w:rFonts w:ascii="Calibri" w:hAnsi="Calibri" w:cs="Calibri"/>
          </w:rPr>
          <w:t>OSF</w:t>
        </w:r>
      </w:hyperlink>
      <w:r w:rsidR="00FC64BD" w:rsidRPr="00F412E9">
        <w:rPr>
          <w:rFonts w:ascii="Calibri" w:hAnsi="Calibri" w:cs="Calibri"/>
          <w:color w:val="196B24" w:themeColor="accent3"/>
        </w:rPr>
        <w:t>), so that other researchers can use it for scientific purposes.</w:t>
      </w:r>
    </w:p>
    <w:p w14:paraId="7161A85C" w14:textId="49575F73" w:rsidR="00971AF4" w:rsidRPr="00F412E9" w:rsidRDefault="009E7BE9" w:rsidP="007F26C0">
      <w:pPr>
        <w:ind w:firstLine="360"/>
        <w:rPr>
          <w:rFonts w:ascii="Calibri" w:hAnsi="Calibri" w:cs="Calibri"/>
          <w:color w:val="196B24" w:themeColor="accent3"/>
        </w:rPr>
      </w:pPr>
      <w:r w:rsidRPr="00F412E9">
        <w:rPr>
          <w:rFonts w:ascii="Calibri" w:hAnsi="Calibri" w:cs="Calibri"/>
          <w:color w:val="196B24" w:themeColor="accent3"/>
        </w:rPr>
        <w:t xml:space="preserve">To ensure maximum transparency and reproducibility, </w:t>
      </w:r>
      <w:r w:rsidR="00ED5A35" w:rsidRPr="00F412E9">
        <w:rPr>
          <w:rFonts w:ascii="Calibri" w:hAnsi="Calibri" w:cs="Calibri"/>
          <w:color w:val="196B24" w:themeColor="accent3"/>
        </w:rPr>
        <w:t xml:space="preserve">all </w:t>
      </w:r>
      <w:r w:rsidR="005714AA" w:rsidRPr="00F412E9">
        <w:rPr>
          <w:rFonts w:ascii="Calibri" w:hAnsi="Calibri" w:cs="Calibri"/>
          <w:color w:val="196B24" w:themeColor="accent3"/>
        </w:rPr>
        <w:t xml:space="preserve">studies will be preregistered. </w:t>
      </w:r>
      <w:r w:rsidR="00372F2A" w:rsidRPr="00F412E9">
        <w:rPr>
          <w:rFonts w:ascii="Calibri" w:hAnsi="Calibri" w:cs="Calibri"/>
          <w:color w:val="196B24" w:themeColor="accent3"/>
        </w:rPr>
        <w:t>Exact s</w:t>
      </w:r>
      <w:r w:rsidR="005714AA" w:rsidRPr="00F412E9">
        <w:rPr>
          <w:rFonts w:ascii="Calibri" w:hAnsi="Calibri" w:cs="Calibri"/>
          <w:color w:val="196B24" w:themeColor="accent3"/>
        </w:rPr>
        <w:t>ample size calculation</w:t>
      </w:r>
      <w:r w:rsidR="00372F2A" w:rsidRPr="00F412E9">
        <w:rPr>
          <w:rFonts w:ascii="Calibri" w:hAnsi="Calibri" w:cs="Calibri"/>
          <w:color w:val="196B24" w:themeColor="accent3"/>
        </w:rPr>
        <w:t>s</w:t>
      </w:r>
      <w:r w:rsidR="005714AA" w:rsidRPr="00F412E9">
        <w:rPr>
          <w:rFonts w:ascii="Calibri" w:hAnsi="Calibri" w:cs="Calibri"/>
          <w:color w:val="196B24" w:themeColor="accent3"/>
        </w:rPr>
        <w:t xml:space="preserve"> will be based on prior power analyses.</w:t>
      </w:r>
      <w:r w:rsidR="00F83F3F" w:rsidRPr="00F412E9">
        <w:rPr>
          <w:rFonts w:ascii="Calibri" w:hAnsi="Calibri" w:cs="Calibri"/>
          <w:color w:val="196B24" w:themeColor="accent3"/>
        </w:rPr>
        <w:t xml:space="preserve"> </w:t>
      </w:r>
      <w:r w:rsidR="00372F2A" w:rsidRPr="00F412E9">
        <w:rPr>
          <w:rFonts w:ascii="Calibri" w:hAnsi="Calibri" w:cs="Calibri"/>
          <w:color w:val="196B24" w:themeColor="accent3"/>
        </w:rPr>
        <w:t>As I am deeply committed to the principles of Open Science</w:t>
      </w:r>
      <w:r w:rsidR="005714AA" w:rsidRPr="00F412E9">
        <w:rPr>
          <w:rFonts w:ascii="Calibri" w:hAnsi="Calibri" w:cs="Calibri"/>
          <w:color w:val="196B24" w:themeColor="accent3"/>
        </w:rPr>
        <w:t xml:space="preserve">, all research materials, including raw data, analysis scripts, and stimuli will be made available on </w:t>
      </w:r>
      <w:r w:rsidR="00372F2A" w:rsidRPr="00F412E9">
        <w:rPr>
          <w:rFonts w:ascii="Calibri" w:hAnsi="Calibri" w:cs="Calibri"/>
          <w:color w:val="196B24" w:themeColor="accent3"/>
        </w:rPr>
        <w:t xml:space="preserve">a </w:t>
      </w:r>
      <w:r w:rsidR="005714AA" w:rsidRPr="00F412E9">
        <w:rPr>
          <w:rFonts w:ascii="Calibri" w:hAnsi="Calibri" w:cs="Calibri"/>
          <w:color w:val="196B24" w:themeColor="accent3"/>
        </w:rPr>
        <w:t>public repository (</w:t>
      </w:r>
      <w:r w:rsidR="006C3016">
        <w:rPr>
          <w:rFonts w:ascii="Calibri" w:hAnsi="Calibri" w:cs="Calibri"/>
          <w:color w:val="196B24" w:themeColor="accent3"/>
        </w:rPr>
        <w:t xml:space="preserve">e.g. on </w:t>
      </w:r>
      <w:hyperlink r:id="rId15" w:history="1">
        <w:r w:rsidR="006C3016" w:rsidRPr="006C3016">
          <w:rPr>
            <w:rStyle w:val="Hyperlink"/>
            <w:rFonts w:ascii="Calibri" w:hAnsi="Calibri" w:cs="Calibri"/>
          </w:rPr>
          <w:t>OSF</w:t>
        </w:r>
      </w:hyperlink>
      <w:r w:rsidR="006C3016">
        <w:rPr>
          <w:rFonts w:ascii="Calibri" w:hAnsi="Calibri" w:cs="Calibri"/>
          <w:color w:val="196B24" w:themeColor="accent3"/>
        </w:rPr>
        <w:t xml:space="preserve">). </w:t>
      </w:r>
      <w:r w:rsidR="005714AA" w:rsidRPr="00F412E9">
        <w:rPr>
          <w:rFonts w:ascii="Calibri" w:hAnsi="Calibri" w:cs="Calibri"/>
          <w:color w:val="196B24" w:themeColor="accent3"/>
        </w:rPr>
        <w:t xml:space="preserve">Further, I will aim for open access publication. </w:t>
      </w:r>
    </w:p>
    <w:p w14:paraId="1817BECE" w14:textId="7B122664" w:rsidR="007E701F" w:rsidRPr="00F512BC" w:rsidRDefault="007E701F" w:rsidP="007E701F">
      <w:pPr>
        <w:pStyle w:val="berschrift2"/>
        <w:numPr>
          <w:ilvl w:val="1"/>
          <w:numId w:val="23"/>
        </w:numPr>
        <w:rPr>
          <w:rFonts w:ascii="Calibri" w:hAnsi="Calibri" w:cs="Calibri"/>
          <w:sz w:val="24"/>
          <w:szCs w:val="24"/>
        </w:rPr>
      </w:pPr>
      <w:r>
        <w:rPr>
          <w:rFonts w:ascii="Calibri" w:hAnsi="Calibri" w:cs="Calibri"/>
          <w:sz w:val="24"/>
          <w:szCs w:val="24"/>
        </w:rPr>
        <w:t>Budget estimation</w:t>
      </w:r>
    </w:p>
    <w:p w14:paraId="6D595944" w14:textId="4126DE96" w:rsidR="00106C7B" w:rsidRPr="00E04892" w:rsidRDefault="007E701F" w:rsidP="00E04892">
      <w:pPr>
        <w:rPr>
          <w:color w:val="196B24" w:themeColor="accent3"/>
        </w:rPr>
      </w:pPr>
      <w:commentRangeStart w:id="1"/>
      <w:r w:rsidRPr="0071161E">
        <w:rPr>
          <w:color w:val="196B24" w:themeColor="accent3"/>
        </w:rPr>
        <w:t xml:space="preserve">I estimate the following minimum budget requirements: participant reimbursement in Experiment 1, Experiment 2, and Experiment 3 (200xX + 40xX + 80xX = XXXX EUR). The minimum research budget will be provided by Prof. Stefan R. </w:t>
      </w:r>
      <w:proofErr w:type="spellStart"/>
      <w:r w:rsidRPr="0071161E">
        <w:rPr>
          <w:color w:val="196B24" w:themeColor="accent3"/>
        </w:rPr>
        <w:t>Schweinberger</w:t>
      </w:r>
      <w:proofErr w:type="spellEnd"/>
      <w:r w:rsidRPr="0071161E">
        <w:rPr>
          <w:color w:val="196B24" w:themeColor="accent3"/>
        </w:rPr>
        <w:t xml:space="preserve"> and the additional bench fees required by University College London (~500 GDP) will be covered by Prof. Carolyn McGettigan. </w:t>
      </w:r>
      <w:commentRangeEnd w:id="1"/>
      <w:r w:rsidRPr="0071161E">
        <w:rPr>
          <w:rStyle w:val="Kommentarzeichen"/>
          <w:color w:val="196B24" w:themeColor="accent3"/>
        </w:rPr>
        <w:commentReference w:id="1"/>
      </w:r>
      <w:r w:rsidRPr="0071161E">
        <w:rPr>
          <w:color w:val="196B24" w:themeColor="accent3"/>
        </w:rPr>
        <w:t xml:space="preserve"> In addition, I will apply for additionally research funding from local </w:t>
      </w:r>
      <w:r w:rsidR="00B530E7">
        <w:rPr>
          <w:color w:val="196B24" w:themeColor="accent3"/>
        </w:rPr>
        <w:t xml:space="preserve">and national </w:t>
      </w:r>
      <w:r w:rsidRPr="0071161E">
        <w:rPr>
          <w:color w:val="196B24" w:themeColor="accent3"/>
        </w:rPr>
        <w:t xml:space="preserve">providers (e.g., the </w:t>
      </w:r>
      <w:hyperlink r:id="rId16" w:history="1">
        <w:proofErr w:type="spellStart"/>
        <w:r w:rsidRPr="006C3016">
          <w:rPr>
            <w:rStyle w:val="Hyperlink"/>
          </w:rPr>
          <w:t>ProChance</w:t>
        </w:r>
        <w:proofErr w:type="spellEnd"/>
        <w:r w:rsidRPr="006C3016">
          <w:rPr>
            <w:rStyle w:val="Hyperlink"/>
          </w:rPr>
          <w:t xml:space="preserve"> </w:t>
        </w:r>
        <w:r w:rsidR="004722B7" w:rsidRPr="006C3016">
          <w:rPr>
            <w:rStyle w:val="Hyperlink"/>
          </w:rPr>
          <w:t xml:space="preserve">career program of the </w:t>
        </w:r>
        <w:r w:rsidRPr="006C3016">
          <w:rPr>
            <w:rStyle w:val="Hyperlink"/>
          </w:rPr>
          <w:t>University Jena</w:t>
        </w:r>
      </w:hyperlink>
      <w:r w:rsidRPr="0071161E">
        <w:rPr>
          <w:color w:val="196B24" w:themeColor="accent3"/>
        </w:rPr>
        <w:t xml:space="preserve">, or Research Grants by </w:t>
      </w:r>
      <w:hyperlink r:id="rId17" w:history="1">
        <w:r w:rsidRPr="00B530E7">
          <w:rPr>
            <w:rStyle w:val="Hyperlink"/>
          </w:rPr>
          <w:t>DFG</w:t>
        </w:r>
      </w:hyperlink>
      <w:r w:rsidRPr="0071161E">
        <w:rPr>
          <w:color w:val="196B24" w:themeColor="accent3"/>
        </w:rPr>
        <w:t>).</w:t>
      </w:r>
    </w:p>
    <w:p w14:paraId="6249076D" w14:textId="0881D884" w:rsidR="00971AF4" w:rsidRPr="001C1554" w:rsidRDefault="000B11D4" w:rsidP="008005CB">
      <w:pPr>
        <w:pStyle w:val="berschrift2"/>
        <w:numPr>
          <w:ilvl w:val="0"/>
          <w:numId w:val="23"/>
        </w:numPr>
        <w:rPr>
          <w:rFonts w:ascii="Calibri" w:hAnsi="Calibri" w:cs="Calibri"/>
        </w:rPr>
      </w:pPr>
      <w:r w:rsidRPr="001C1554">
        <w:rPr>
          <w:rFonts w:ascii="Calibri" w:hAnsi="Calibri" w:cs="Calibri"/>
        </w:rPr>
        <w:lastRenderedPageBreak/>
        <w:t>Research</w:t>
      </w:r>
      <w:r w:rsidR="00971AF4" w:rsidRPr="001C1554">
        <w:rPr>
          <w:rFonts w:ascii="Calibri" w:hAnsi="Calibri" w:cs="Calibri"/>
        </w:rPr>
        <w:t xml:space="preserve"> environment</w:t>
      </w:r>
      <w:r w:rsidR="006D267F" w:rsidRPr="001C1554">
        <w:rPr>
          <w:rFonts w:ascii="Calibri" w:hAnsi="Calibri" w:cs="Calibri"/>
        </w:rPr>
        <w:t xml:space="preserve"> and suitability of the hosts</w:t>
      </w:r>
      <w:r w:rsidR="00971AF4" w:rsidRPr="001C1554">
        <w:rPr>
          <w:rFonts w:ascii="Calibri" w:hAnsi="Calibri" w:cs="Calibri"/>
        </w:rPr>
        <w:t xml:space="preserve"> </w:t>
      </w:r>
    </w:p>
    <w:p w14:paraId="58A29BFF" w14:textId="020F3769" w:rsidR="00D90E48" w:rsidRPr="001C1554" w:rsidRDefault="005023AA" w:rsidP="00162213">
      <w:pPr>
        <w:ind w:firstLine="360"/>
        <w:rPr>
          <w:rFonts w:ascii="Calibri" w:hAnsi="Calibri" w:cs="Calibri"/>
        </w:rPr>
      </w:pPr>
      <w:r w:rsidRPr="001C1554">
        <w:rPr>
          <w:rFonts w:ascii="Calibri" w:hAnsi="Calibri" w:cs="Calibri"/>
        </w:rPr>
        <w:t xml:space="preserve">The foreign host institution will be the University College London (UCL), where I will work under </w:t>
      </w:r>
      <w:r w:rsidR="00372F2A" w:rsidRPr="001C1554">
        <w:rPr>
          <w:rFonts w:ascii="Calibri" w:hAnsi="Calibri" w:cs="Calibri"/>
        </w:rPr>
        <w:t>the mentoring</w:t>
      </w:r>
      <w:r w:rsidRPr="001C1554">
        <w:rPr>
          <w:rFonts w:ascii="Calibri" w:hAnsi="Calibri" w:cs="Calibri"/>
        </w:rPr>
        <w:t xml:space="preserve"> of </w:t>
      </w:r>
      <w:r w:rsidRPr="001C1554">
        <w:rPr>
          <w:rFonts w:ascii="Calibri" w:hAnsi="Calibri" w:cs="Calibri"/>
          <w:b/>
          <w:bCs/>
        </w:rPr>
        <w:t>Prof. Carolyn McGettigan</w:t>
      </w:r>
      <w:r w:rsidRPr="001C1554">
        <w:rPr>
          <w:rFonts w:ascii="Calibri" w:hAnsi="Calibri" w:cs="Calibri"/>
        </w:rPr>
        <w:t xml:space="preserve">, leader of the Department for Speech, Hearing and Phonetic Sciences. </w:t>
      </w:r>
      <w:r w:rsidR="00372F2A" w:rsidRPr="001C1554">
        <w:rPr>
          <w:rFonts w:ascii="Calibri" w:hAnsi="Calibri" w:cs="Calibri"/>
        </w:rPr>
        <w:t xml:space="preserve">The project will further be carried out in close collaboration with </w:t>
      </w:r>
      <w:r w:rsidR="00372F2A" w:rsidRPr="001C1554">
        <w:rPr>
          <w:rFonts w:ascii="Calibri" w:hAnsi="Calibri" w:cs="Calibri"/>
          <w:b/>
          <w:bCs/>
        </w:rPr>
        <w:t>Dr. Nadine Lavan</w:t>
      </w:r>
      <w:r w:rsidR="00372F2A" w:rsidRPr="001C1554">
        <w:rPr>
          <w:rFonts w:ascii="Calibri" w:hAnsi="Calibri" w:cs="Calibri"/>
        </w:rPr>
        <w:t xml:space="preserve">, </w:t>
      </w:r>
      <w:r w:rsidR="006226F1" w:rsidRPr="001C1554">
        <w:rPr>
          <w:rFonts w:ascii="Calibri" w:hAnsi="Calibri" w:cs="Calibri"/>
        </w:rPr>
        <w:t>Senior L</w:t>
      </w:r>
      <w:r w:rsidR="00372F2A" w:rsidRPr="001C1554">
        <w:rPr>
          <w:rFonts w:ascii="Calibri" w:hAnsi="Calibri" w:cs="Calibri"/>
        </w:rPr>
        <w:t xml:space="preserve">ecturer at Queen Mary University </w:t>
      </w:r>
      <w:r w:rsidR="006226F1" w:rsidRPr="001C1554">
        <w:rPr>
          <w:rFonts w:ascii="Calibri" w:hAnsi="Calibri" w:cs="Calibri"/>
        </w:rPr>
        <w:t xml:space="preserve">of </w:t>
      </w:r>
      <w:r w:rsidR="00372F2A" w:rsidRPr="001C1554">
        <w:rPr>
          <w:rFonts w:ascii="Calibri" w:hAnsi="Calibri" w:cs="Calibri"/>
        </w:rPr>
        <w:t xml:space="preserve">London. Both are world-leading voice researchers, with </w:t>
      </w:r>
      <w:r w:rsidR="003040B7" w:rsidRPr="001C1554">
        <w:rPr>
          <w:rFonts w:ascii="Calibri" w:hAnsi="Calibri" w:cs="Calibri"/>
        </w:rPr>
        <w:t xml:space="preserve">outstanding </w:t>
      </w:r>
      <w:r w:rsidR="00372F2A" w:rsidRPr="001C1554">
        <w:rPr>
          <w:rFonts w:ascii="Calibri" w:hAnsi="Calibri" w:cs="Calibri"/>
        </w:rPr>
        <w:t>expertise in variability and individual differences in impression formation of voices.</w:t>
      </w:r>
      <w:r w:rsidR="003040B7" w:rsidRPr="001C1554">
        <w:rPr>
          <w:rFonts w:ascii="Calibri" w:hAnsi="Calibri" w:cs="Calibri"/>
        </w:rPr>
        <w:t xml:space="preserve"> </w:t>
      </w:r>
    </w:p>
    <w:p w14:paraId="541D6EDE" w14:textId="371EDB3A" w:rsidR="00A32641" w:rsidRDefault="003040B7" w:rsidP="008A58F2">
      <w:pPr>
        <w:ind w:firstLine="720"/>
        <w:rPr>
          <w:rFonts w:ascii="Calibri" w:hAnsi="Calibri" w:cs="Calibri"/>
        </w:rPr>
      </w:pPr>
      <w:r w:rsidRPr="001C1554">
        <w:rPr>
          <w:rFonts w:ascii="Calibri" w:hAnsi="Calibri" w:cs="Calibri"/>
        </w:rPr>
        <w:t xml:space="preserve">For this specific project, they offer several competencies and resources which are crucial for its success: </w:t>
      </w:r>
      <w:r w:rsidR="00D90E48" w:rsidRPr="001C1554">
        <w:rPr>
          <w:rFonts w:ascii="Calibri" w:hAnsi="Calibri" w:cs="Calibri"/>
        </w:rPr>
        <w:t>First, while I have focused on theoretical work so far, Prof. McGettigan and Dr. Lavan have extensively worked with synthetic voices already and can offer valuable practical support in my endeavors to translate my conceptual framework of voice naturalness into empirical insights. For example,</w:t>
      </w:r>
      <w:r w:rsidR="00372F2A" w:rsidRPr="001C1554">
        <w:rPr>
          <w:rFonts w:ascii="Calibri" w:hAnsi="Calibri" w:cs="Calibri"/>
        </w:rPr>
        <w:t xml:space="preserve"> they </w:t>
      </w:r>
      <w:r w:rsidR="00D90E48" w:rsidRPr="001C1554">
        <w:rPr>
          <w:rFonts w:ascii="Calibri" w:hAnsi="Calibri" w:cs="Calibri"/>
        </w:rPr>
        <w:t xml:space="preserve">recently </w:t>
      </w:r>
      <w:r w:rsidR="00372F2A" w:rsidRPr="001C1554">
        <w:rPr>
          <w:rFonts w:ascii="Calibri" w:hAnsi="Calibri" w:cs="Calibri"/>
        </w:rPr>
        <w:t xml:space="preserve">provided </w:t>
      </w:r>
      <w:r w:rsidR="004A2959" w:rsidRPr="001C1554">
        <w:rPr>
          <w:rFonts w:ascii="Calibri" w:hAnsi="Calibri" w:cs="Calibri"/>
        </w:rPr>
        <w:t>initial</w:t>
      </w:r>
      <w:r w:rsidR="00372F2A" w:rsidRPr="001C1554">
        <w:rPr>
          <w:rFonts w:ascii="Calibri" w:hAnsi="Calibri" w:cs="Calibri"/>
        </w:rPr>
        <w:t xml:space="preserve"> evidence that the perception of synthetic voice features can be highly context-specific </w:t>
      </w:r>
      <w:sdt>
        <w:sdtPr>
          <w:rPr>
            <w:rFonts w:ascii="Calibri" w:hAnsi="Calibri" w:cs="Calibri"/>
          </w:rPr>
          <w:alias w:val="To edit, see citavi.com/edit"/>
          <w:tag w:val="CitaviPlaceholder#3c00d89d-7d3a-45c0-b036-54f5468668ce"/>
          <w:id w:val="803889675"/>
          <w:placeholder>
            <w:docPart w:val="DefaultPlaceholder_-1854013440"/>
          </w:placeholder>
        </w:sdtPr>
        <w:sdtEndPr/>
        <w:sdtContent>
          <w:r w:rsidR="004A2959" w:rsidRPr="001C1554">
            <w:rPr>
              <w:rFonts w:ascii="Calibri" w:hAnsi="Calibri" w:cs="Calibri"/>
            </w:rPr>
            <w:fldChar w:fldCharType="begin"/>
          </w:r>
          <w:r w:rsidR="004A2959"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mRmNjM1LTNhNDItNDgzMy1iNTQ2LTY0NTRmYmJjODI1NSIsIlJhbmdlTGVuZ3RoIjoyMCwiUmVmZXJlbmNlSWQiOiJiMjRjYThkNy0zYzQzLTQzYTItYTJmNi04MWE3ZjNkOWZl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EyMzQvb3NmLmlvL2pxZzZlIiwiVXJpU3RyaW5nIjoiaHR0cHM6Ly9kb2kub3JnLzEwLjMxMjM0L29zZi5pby9qcWc2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}</w:instrText>
          </w:r>
          <w:r w:rsidR="004A2959" w:rsidRPr="001C1554">
            <w:rPr>
              <w:rFonts w:ascii="Calibri" w:hAnsi="Calibri" w:cs="Calibri"/>
            </w:rPr>
            <w:fldChar w:fldCharType="separate"/>
          </w:r>
          <w:r w:rsidR="004A2959" w:rsidRPr="001C1554">
            <w:rPr>
              <w:rFonts w:ascii="Calibri" w:hAnsi="Calibri" w:cs="Calibri"/>
            </w:rPr>
            <w:t>(Lavan et al., 2024)</w:t>
          </w:r>
          <w:r w:rsidR="004A2959" w:rsidRPr="001C1554">
            <w:rPr>
              <w:rFonts w:ascii="Calibri" w:hAnsi="Calibri" w:cs="Calibri"/>
            </w:rPr>
            <w:fldChar w:fldCharType="end"/>
          </w:r>
        </w:sdtContent>
      </w:sdt>
      <w:r w:rsidR="00372F2A" w:rsidRPr="001C1554">
        <w:rPr>
          <w:rFonts w:ascii="Calibri" w:hAnsi="Calibri" w:cs="Calibri"/>
        </w:rPr>
        <w:t xml:space="preserve">, </w:t>
      </w:r>
      <w:r w:rsidR="004A2959" w:rsidRPr="001C1554">
        <w:rPr>
          <w:rFonts w:ascii="Calibri" w:hAnsi="Calibri" w:cs="Calibri"/>
        </w:rPr>
        <w:t xml:space="preserve">contributing to my motivation for the present research project. </w:t>
      </w:r>
      <w:r w:rsidR="00D90E48" w:rsidRPr="001C1554">
        <w:rPr>
          <w:rFonts w:ascii="Calibri" w:hAnsi="Calibri" w:cs="Calibri"/>
        </w:rPr>
        <w:t xml:space="preserve">Second, they provide the technical infrastructure and longstanding experience with large-scale online data collection </w:t>
      </w:r>
      <w:sdt>
        <w:sdtPr>
          <w:rPr>
            <w:rFonts w:ascii="Calibri" w:hAnsi="Calibri" w:cs="Calibri"/>
          </w:rPr>
          <w:alias w:val="To edit, see citavi.com/edit"/>
          <w:tag w:val="CitaviPlaceholder#2ff44edb-c16a-4686-b450-35e528d59ee2"/>
          <w:id w:val="-56172541"/>
          <w:placeholder>
            <w:docPart w:val="BF254B04480C43F6B75D60C9DFA6E27B"/>
          </w:placeholder>
        </w:sdtPr>
        <w:sdtEndPr/>
        <w:sdtContent>
          <w:r w:rsidR="00D90E48" w:rsidRPr="001C1554">
            <w:rPr>
              <w:rFonts w:ascii="Calibri" w:hAnsi="Calibri" w:cs="Calibri"/>
            </w:rPr>
            <w:fldChar w:fldCharType="begin"/>
          </w:r>
          <w:r w:rsidR="00D90E48"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ODA0YzhhLTU3ZTUtNGY5OC04Y2E1LWRkN2RkNTgyNmRhYyIsIlJhbmdlTGVuZ3RoIjoyMSwiUmVmZXJlbmNlSWQiOiJmZGNkYWZmMi05YmFmLTQ3YTAtOGZmNi1iZGZhNzI1MGRk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yNTc0MjQ0Mi4yMDIxLjIwMDc3MTgiLCJVcmlTdHJpbmciOiJodHRwczovL2RvaS5vcmcvMTAuMTA4MC8yNTc0MjQ0Mi4yMDIxLjIwMDc3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}</w:instrText>
          </w:r>
          <w:r w:rsidR="00D90E48" w:rsidRPr="001C1554">
            <w:rPr>
              <w:rFonts w:ascii="Calibri" w:hAnsi="Calibri" w:cs="Calibri"/>
            </w:rPr>
            <w:fldChar w:fldCharType="separate"/>
          </w:r>
          <w:r w:rsidR="00D90E48" w:rsidRPr="001C1554">
            <w:rPr>
              <w:rFonts w:ascii="Calibri" w:hAnsi="Calibri" w:cs="Calibri"/>
            </w:rPr>
            <w:t>(Eerola et al., 2021)</w:t>
          </w:r>
          <w:r w:rsidR="00D90E48" w:rsidRPr="001C1554">
            <w:rPr>
              <w:rFonts w:ascii="Calibri" w:hAnsi="Calibri" w:cs="Calibri"/>
            </w:rPr>
            <w:fldChar w:fldCharType="end"/>
          </w:r>
        </w:sdtContent>
      </w:sdt>
      <w:r w:rsidR="00D90E48" w:rsidRPr="001C1554">
        <w:rPr>
          <w:rFonts w:ascii="Calibri" w:hAnsi="Calibri" w:cs="Calibri"/>
        </w:rPr>
        <w:t xml:space="preserve">. While I have </w:t>
      </w:r>
      <w:r w:rsidR="00A32641" w:rsidRPr="001C1554">
        <w:rPr>
          <w:rFonts w:ascii="Calibri" w:hAnsi="Calibri" w:cs="Calibri"/>
        </w:rPr>
        <w:t>some</w:t>
      </w:r>
      <w:r w:rsidR="00D90E48" w:rsidRPr="001C1554">
        <w:rPr>
          <w:rFonts w:ascii="Calibri" w:hAnsi="Calibri" w:cs="Calibri"/>
        </w:rPr>
        <w:t xml:space="preserve"> expertise </w:t>
      </w:r>
      <w:r w:rsidR="00A32641" w:rsidRPr="001C1554">
        <w:rPr>
          <w:rFonts w:ascii="Calibri" w:hAnsi="Calibri" w:cs="Calibri"/>
        </w:rPr>
        <w:t xml:space="preserve">with </w:t>
      </w:r>
      <w:r w:rsidR="00D90E48" w:rsidRPr="001C1554">
        <w:rPr>
          <w:rFonts w:ascii="Calibri" w:hAnsi="Calibri" w:cs="Calibri"/>
        </w:rPr>
        <w:t xml:space="preserve">online research myself </w:t>
      </w:r>
      <w:sdt>
        <w:sdtPr>
          <w:rPr>
            <w:rFonts w:ascii="Calibri" w:hAnsi="Calibri" w:cs="Calibri"/>
          </w:rPr>
          <w:alias w:val="To edit, see citavi.com/edit"/>
          <w:tag w:val="CitaviPlaceholder#0cd97571-6dd0-4757-a34d-30f201ebd9b5"/>
          <w:id w:val="531541794"/>
          <w:placeholder>
            <w:docPart w:val="0F9C898291934472BC7FE831BA6413EB"/>
          </w:placeholder>
        </w:sdtPr>
        <w:sdtEndPr/>
        <w:sdtContent>
          <w:r w:rsidR="00D90E48" w:rsidRPr="001C1554">
            <w:rPr>
              <w:rFonts w:ascii="Calibri" w:hAnsi="Calibri" w:cs="Calibri"/>
            </w:rPr>
            <w:fldChar w:fldCharType="begin"/>
          </w:r>
          <w:r w:rsidR="00D90E48"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WQ0ZWM3LWNkNmEtNGYyNC1hOWQzLTAzM2Q5ZGJlNmJiNyIsIlJhbmdlTGVuZ3RoIjoyMywiUmVmZXJlbmNlSWQiOiJhNTQ1MDAxMy0zY2IwLTRhYTEtODUzMC0zMjAxYWE2YWZhZ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UifX0seyIkaWQiOiI3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NSJ9fSx7IiRpZCI6Ijg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DI2OTk5MzEuMjAyMy4yMjAwOTIwIiwiVXJpU3RyaW5nIjoiaHR0cHM6Ly9kb2kub3JnLzEwLjEwODAvMDI2OTk5MzEuMjAyMy4yMjAwOTI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0LTI4VDA4OjQ0OjI0IiwiTW9kaWZpZWRCeSI6Il9DaHJpc3RpbmUgTnVzc2JhdW0iLCJJZCI6IjA0YWFkYWQyLWRlYTItNDQ4ZC1iMTc4LTI0MTRjY2RkYjgzZiIsIk1vZGlmaWVkT24iOiIyMDIzLTA0LTI4VDA4OjQ0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cxMDQxMTgiLCJVcmlTdHJpbmciOiJodHRwOi8vd3d3Lm5jYmkubmxtLm5paC5nb3YvcHVibWVkLzM3MTA0MT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0LTI4VDA4OjQ0OjI0IiwiTW9kaWZpZWRCeSI6Il9DaHJpc3RpbmUgTnVzc2JhdW0iLCJJZCI6IjM3YmZlYWM0LWEwYzQtNDJkNy1iMGRkLTcxNDdjNGRhNWY3YyIsIk1vZGlmaWVkT24iOiIyMDIzLTA0LTI4VDA4OjQ0OjI0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}</w:instrText>
          </w:r>
          <w:r w:rsidR="00D90E48" w:rsidRPr="001C1554">
            <w:rPr>
              <w:rFonts w:ascii="Calibri" w:hAnsi="Calibri" w:cs="Calibri"/>
            </w:rPr>
            <w:fldChar w:fldCharType="separate"/>
          </w:r>
          <w:r w:rsidR="00D90E48" w:rsidRPr="001C1554">
            <w:rPr>
              <w:rFonts w:ascii="Calibri" w:hAnsi="Calibri" w:cs="Calibri"/>
            </w:rPr>
            <w:t>(i.e. Nussbaum et al., 2023)</w:t>
          </w:r>
          <w:r w:rsidR="00D90E48" w:rsidRPr="001C1554">
            <w:rPr>
              <w:rFonts w:ascii="Calibri" w:hAnsi="Calibri" w:cs="Calibri"/>
            </w:rPr>
            <w:fldChar w:fldCharType="end"/>
          </w:r>
        </w:sdtContent>
      </w:sdt>
      <w:r w:rsidR="00D90E48" w:rsidRPr="001C1554">
        <w:rPr>
          <w:rFonts w:ascii="Calibri" w:hAnsi="Calibri" w:cs="Calibri"/>
        </w:rPr>
        <w:t xml:space="preserve">, the current empirical project presents a new level of complexity and I will therefore profit very much from their insights on </w:t>
      </w:r>
      <w:r w:rsidR="00A32641" w:rsidRPr="001C1554">
        <w:rPr>
          <w:rFonts w:ascii="Calibri" w:hAnsi="Calibri" w:cs="Calibri"/>
        </w:rPr>
        <w:t>my specific empirical designs</w:t>
      </w:r>
      <w:r w:rsidR="00D90E48" w:rsidRPr="001C1554">
        <w:rPr>
          <w:rFonts w:ascii="Calibri" w:hAnsi="Calibri" w:cs="Calibri"/>
        </w:rPr>
        <w:t>.</w:t>
      </w:r>
      <w:r w:rsidR="00A32641" w:rsidRPr="001C1554">
        <w:rPr>
          <w:rFonts w:ascii="Calibri" w:hAnsi="Calibri" w:cs="Calibri"/>
        </w:rPr>
        <w:t xml:space="preserve"> </w:t>
      </w:r>
      <w:commentRangeStart w:id="2"/>
      <w:r w:rsidR="00444CB0" w:rsidRPr="008A58F2">
        <w:rPr>
          <w:rFonts w:ascii="Calibri" w:hAnsi="Calibri" w:cs="Calibri"/>
          <w:color w:val="275317" w:themeColor="accent6" w:themeShade="80"/>
        </w:rPr>
        <w:t xml:space="preserve">Third, I </w:t>
      </w:r>
      <w:r w:rsidR="00300976" w:rsidRPr="008A58F2">
        <w:rPr>
          <w:rFonts w:ascii="Calibri" w:hAnsi="Calibri" w:cs="Calibri"/>
          <w:color w:val="275317" w:themeColor="accent6" w:themeShade="80"/>
        </w:rPr>
        <w:t xml:space="preserve">plan </w:t>
      </w:r>
      <w:commentRangeEnd w:id="2"/>
      <w:r w:rsidR="008A58F2">
        <w:rPr>
          <w:rStyle w:val="Kommentarzeichen"/>
        </w:rPr>
        <w:commentReference w:id="2"/>
      </w:r>
      <w:r w:rsidR="00300976" w:rsidRPr="008A58F2">
        <w:rPr>
          <w:rFonts w:ascii="Calibri" w:hAnsi="Calibri" w:cs="Calibri"/>
          <w:color w:val="275317" w:themeColor="accent6" w:themeShade="80"/>
        </w:rPr>
        <w:t xml:space="preserve">to break new ground by using voice morphing on synthetic voices. But in order to succeed in the creation of valid stimulus material, I need to discuss my </w:t>
      </w:r>
      <w:r w:rsidR="008A58F2">
        <w:rPr>
          <w:rFonts w:ascii="Calibri" w:hAnsi="Calibri" w:cs="Calibri"/>
          <w:color w:val="275317" w:themeColor="accent6" w:themeShade="80"/>
        </w:rPr>
        <w:t>work</w:t>
      </w:r>
      <w:r w:rsidR="00300976" w:rsidRPr="008A58F2">
        <w:rPr>
          <w:rFonts w:ascii="Calibri" w:hAnsi="Calibri" w:cs="Calibri"/>
          <w:color w:val="275317" w:themeColor="accent6" w:themeShade="80"/>
        </w:rPr>
        <w:t xml:space="preserve"> from many angles with researchers from speech science, phonetics, linguistics, computer science and many more.  As mentioned in Section 3.2, the technical equipment has a large impact on quality assessment. Therefore, it is absolutely crucial to sit in person in front of a standardized setup</w:t>
      </w:r>
      <w:r w:rsidR="008A58F2">
        <w:rPr>
          <w:rFonts w:ascii="Calibri" w:hAnsi="Calibri" w:cs="Calibri"/>
          <w:color w:val="275317" w:themeColor="accent6" w:themeShade="80"/>
        </w:rPr>
        <w:t xml:space="preserve"> and explore different approaches</w:t>
      </w:r>
      <w:r w:rsidR="00300976" w:rsidRPr="008A58F2">
        <w:rPr>
          <w:rFonts w:ascii="Calibri" w:hAnsi="Calibri" w:cs="Calibri"/>
          <w:color w:val="275317" w:themeColor="accent6" w:themeShade="80"/>
        </w:rPr>
        <w:t xml:space="preserve">. </w:t>
      </w:r>
      <w:r w:rsidR="008A58F2" w:rsidRPr="008A58F2">
        <w:rPr>
          <w:rFonts w:ascii="Calibri" w:hAnsi="Calibri" w:cs="Calibri"/>
          <w:color w:val="275317" w:themeColor="accent6" w:themeShade="80"/>
        </w:rPr>
        <w:t xml:space="preserve">Coming to Prof. McGettigan’s lab offers me precisely this opportunity. </w:t>
      </w:r>
      <w:r w:rsidR="00A32641" w:rsidRPr="001C1554">
        <w:rPr>
          <w:rFonts w:ascii="Calibri" w:hAnsi="Calibri" w:cs="Calibri"/>
        </w:rPr>
        <w:t xml:space="preserve">Finally, I am eager to acquire new skills by </w:t>
      </w:r>
      <w:r w:rsidR="007C1A9A" w:rsidRPr="001C1554">
        <w:rPr>
          <w:rFonts w:ascii="Calibri" w:hAnsi="Calibri" w:cs="Calibri"/>
        </w:rPr>
        <w:t>attending</w:t>
      </w:r>
      <w:r w:rsidR="00A32641" w:rsidRPr="001C1554">
        <w:rPr>
          <w:rFonts w:ascii="Calibri" w:hAnsi="Calibri" w:cs="Calibri"/>
        </w:rPr>
        <w:t xml:space="preserve"> </w:t>
      </w:r>
      <w:r w:rsidR="007C1A9A" w:rsidRPr="001C1554">
        <w:rPr>
          <w:rFonts w:ascii="Calibri" w:hAnsi="Calibri" w:cs="Calibri"/>
        </w:rPr>
        <w:t>Master courses which are open to guest researchers (i.e. “Introduction to Deep Learning for Speech and Language Processing”).</w:t>
      </w:r>
    </w:p>
    <w:p w14:paraId="7FD4A0F5" w14:textId="0D905D7F" w:rsidR="00F80383" w:rsidRPr="00B260FE" w:rsidRDefault="00F80383" w:rsidP="00B260FE">
      <w:pPr>
        <w:ind w:firstLine="360"/>
        <w:rPr>
          <w:color w:val="196B24" w:themeColor="accent3"/>
        </w:rPr>
      </w:pPr>
      <w:r w:rsidRPr="00B260FE">
        <w:rPr>
          <w:color w:val="196B24" w:themeColor="accent3"/>
        </w:rPr>
        <w:t>The German sending institution is the Friedrich Schiller University Jena</w:t>
      </w:r>
      <w:r w:rsidR="00E04892">
        <w:rPr>
          <w:color w:val="196B24" w:themeColor="accent3"/>
        </w:rPr>
        <w:t>, specifically the</w:t>
      </w:r>
      <w:r w:rsidRPr="00B260FE">
        <w:rPr>
          <w:color w:val="196B24" w:themeColor="accent3"/>
        </w:rPr>
        <w:t xml:space="preserve"> Department for General Psychology, led by </w:t>
      </w:r>
      <w:r w:rsidRPr="00B260FE">
        <w:rPr>
          <w:b/>
          <w:bCs/>
          <w:color w:val="196B24" w:themeColor="accent3"/>
        </w:rPr>
        <w:t xml:space="preserve">Prof. Stefan R. </w:t>
      </w:r>
      <w:proofErr w:type="spellStart"/>
      <w:r w:rsidRPr="00B260FE">
        <w:rPr>
          <w:b/>
          <w:bCs/>
          <w:color w:val="196B24" w:themeColor="accent3"/>
        </w:rPr>
        <w:t>Schweinberger</w:t>
      </w:r>
      <w:proofErr w:type="spellEnd"/>
      <w:r w:rsidR="00E04892">
        <w:rPr>
          <w:color w:val="196B24" w:themeColor="accent3"/>
        </w:rPr>
        <w:t xml:space="preserve">, </w:t>
      </w:r>
      <w:bookmarkStart w:id="3" w:name="_Hlk204180594"/>
      <w:r w:rsidRPr="00B260FE">
        <w:rPr>
          <w:color w:val="196B24" w:themeColor="accent3"/>
        </w:rPr>
        <w:t xml:space="preserve">where I </w:t>
      </w:r>
      <w:r w:rsidR="00E04892">
        <w:rPr>
          <w:color w:val="196B24" w:themeColor="accent3"/>
        </w:rPr>
        <w:t>currently</w:t>
      </w:r>
      <w:r w:rsidRPr="00B260FE">
        <w:rPr>
          <w:color w:val="196B24" w:themeColor="accent3"/>
        </w:rPr>
        <w:t xml:space="preserve"> pursue my habilitation</w:t>
      </w:r>
      <w:r w:rsidR="00E04892">
        <w:rPr>
          <w:color w:val="196B24" w:themeColor="accent3"/>
        </w:rPr>
        <w:t xml:space="preserve"> after completing my PhD in 2023</w:t>
      </w:r>
      <w:r w:rsidRPr="00B260FE">
        <w:rPr>
          <w:color w:val="196B24" w:themeColor="accent3"/>
        </w:rPr>
        <w:t xml:space="preserve">. </w:t>
      </w:r>
      <w:r w:rsidR="00B260FE" w:rsidRPr="00B260FE">
        <w:rPr>
          <w:color w:val="196B24" w:themeColor="accent3"/>
        </w:rPr>
        <w:t>There, I have access to all laboratory facilities for high-quality data collection, as well as the fully-equipped audio-video-lab. Further, the department will cover the funding for the compensation of participants</w:t>
      </w:r>
      <w:bookmarkStart w:id="4" w:name="_GoBack"/>
      <w:bookmarkEnd w:id="4"/>
      <w:r w:rsidR="00B260FE" w:rsidRPr="00B260FE">
        <w:rPr>
          <w:color w:val="196B24" w:themeColor="accent3"/>
        </w:rPr>
        <w:t xml:space="preserve">. Notably, our department is already in regular and productive exchange with the host institution in London, because we all collaborate in the </w:t>
      </w:r>
      <w:hyperlink r:id="rId18" w:history="1">
        <w:r w:rsidR="00B260FE" w:rsidRPr="00B260FE">
          <w:rPr>
            <w:rStyle w:val="Hyperlink"/>
            <w:rFonts w:ascii="Calibri" w:hAnsi="Calibri" w:cs="Calibri"/>
          </w:rPr>
          <w:t>Voice Communication Sciences (</w:t>
        </w:r>
        <w:proofErr w:type="spellStart"/>
        <w:r w:rsidR="00B260FE" w:rsidRPr="00B260FE">
          <w:rPr>
            <w:rStyle w:val="Hyperlink"/>
          </w:rPr>
          <w:t>VoCS</w:t>
        </w:r>
        <w:proofErr w:type="spellEnd"/>
        <w:r w:rsidR="00B260FE" w:rsidRPr="00B260FE">
          <w:rPr>
            <w:rStyle w:val="Hyperlink"/>
          </w:rPr>
          <w:t>)</w:t>
        </w:r>
      </w:hyperlink>
      <w:r w:rsidR="00B260FE" w:rsidRPr="00B260FE">
        <w:rPr>
          <w:color w:val="196B24" w:themeColor="accent3"/>
        </w:rPr>
        <w:t xml:space="preserve"> network</w:t>
      </w:r>
      <w:r w:rsidR="00B260FE" w:rsidRPr="00B260FE">
        <w:rPr>
          <w:color w:val="196B24" w:themeColor="accent3"/>
        </w:rPr>
        <w:t xml:space="preserve">. Prof. </w:t>
      </w:r>
      <w:proofErr w:type="spellStart"/>
      <w:r w:rsidR="00B260FE" w:rsidRPr="00B260FE">
        <w:rPr>
          <w:color w:val="196B24" w:themeColor="accent3"/>
        </w:rPr>
        <w:t>Schweinberger</w:t>
      </w:r>
      <w:proofErr w:type="spellEnd"/>
      <w:r w:rsidR="00B260FE" w:rsidRPr="00B260FE">
        <w:rPr>
          <w:color w:val="196B24" w:themeColor="accent3"/>
        </w:rPr>
        <w:t xml:space="preserve"> supported me in the development of my conceptual framework for voice naturalness </w:t>
      </w:r>
      <w:sdt>
        <w:sdtPr>
          <w:rPr>
            <w:rFonts w:ascii="Calibri" w:hAnsi="Calibri" w:cs="Calibri"/>
            <w:color w:val="196B24" w:themeColor="accent3"/>
          </w:rPr>
          <w:alias w:val="To edit, see citavi.com/edit"/>
          <w:tag w:val="CitaviPlaceholder#7cddf3a0-d0db-4730-830d-37b403397aa5"/>
          <w:id w:val="-2063480371"/>
          <w:placeholder>
            <w:docPart w:val="1E58AE00E5CF469EA85F9627FF5ED37C"/>
          </w:placeholder>
        </w:sdtPr>
        <w:sdtContent>
          <w:r w:rsidR="00B260FE" w:rsidRPr="00B260FE">
            <w:rPr>
              <w:rFonts w:ascii="Calibri" w:hAnsi="Calibri" w:cs="Calibri"/>
              <w:color w:val="196B24" w:themeColor="accent3"/>
            </w:rPr>
            <w:fldChar w:fldCharType="begin"/>
          </w:r>
          <w:r w:rsidR="00B260FE" w:rsidRPr="00B260FE">
            <w:rPr>
              <w:rFonts w:ascii="Calibri" w:hAnsi="Calibri" w:cs="Calibri"/>
              <w:color w:val="196B24" w:themeColor="accent3"/>
            </w:rPr>
            <w:instrText>ADDIN CitaviPlaceholder{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SI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0aWNzLjIwMjUuMDEuMDEwIiwiVXJpU3RyaW5nIjoiaHR0cHM6Ly9kb2kub3JnLzEwLjEwMTYvai50aWNzLjIwMjUuMDEuM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}</w:instrText>
          </w:r>
          <w:r w:rsidR="00B260FE" w:rsidRPr="00B260FE">
            <w:rPr>
              <w:rFonts w:ascii="Calibri" w:hAnsi="Calibri" w:cs="Calibri"/>
              <w:color w:val="196B24" w:themeColor="accent3"/>
            </w:rPr>
            <w:fldChar w:fldCharType="separate"/>
          </w:r>
          <w:r w:rsidR="00B260FE" w:rsidRPr="00B260FE">
            <w:rPr>
              <w:rFonts w:ascii="Calibri" w:hAnsi="Calibri" w:cs="Calibri"/>
              <w:color w:val="196B24" w:themeColor="accent3"/>
            </w:rPr>
            <w:t>Nussbaum et al.</w:t>
          </w:r>
          <w:r w:rsidR="00B260FE" w:rsidRPr="00B260FE">
            <w:rPr>
              <w:rFonts w:ascii="Calibri" w:hAnsi="Calibri" w:cs="Calibri"/>
              <w:color w:val="196B24" w:themeColor="accent3"/>
            </w:rPr>
            <w:fldChar w:fldCharType="end"/>
          </w:r>
        </w:sdtContent>
      </w:sdt>
      <w:r w:rsidR="00B260FE" w:rsidRPr="00B260FE">
        <w:rPr>
          <w:rFonts w:ascii="Calibri" w:hAnsi="Calibri" w:cs="Calibri"/>
          <w:color w:val="196B24" w:themeColor="accent3"/>
        </w:rPr>
        <w:t xml:space="preserve"> </w:t>
      </w:r>
      <w:sdt>
        <w:sdtPr>
          <w:rPr>
            <w:rFonts w:ascii="Calibri" w:hAnsi="Calibri" w:cs="Calibri"/>
            <w:color w:val="196B24" w:themeColor="accent3"/>
          </w:rPr>
          <w:alias w:val="To edit, see citavi.com/edit"/>
          <w:tag w:val="CitaviPlaceholder#7c4a6e3f-f57d-4e1b-9149-9e49c68fc002"/>
          <w:id w:val="690186987"/>
          <w:placeholder>
            <w:docPart w:val="1E58AE00E5CF469EA85F9627FF5ED37C"/>
          </w:placeholder>
        </w:sdtPr>
        <w:sdtContent>
          <w:r w:rsidR="00B260FE" w:rsidRPr="00B260FE">
            <w:rPr>
              <w:rFonts w:ascii="Calibri" w:hAnsi="Calibri" w:cs="Calibri"/>
              <w:color w:val="196B24" w:themeColor="accent3"/>
            </w:rPr>
            <w:fldChar w:fldCharType="begin"/>
          </w:r>
          <w:r w:rsidR="00B260FE" w:rsidRPr="00B260FE">
            <w:rPr>
              <w:rFonts w:ascii="Calibri" w:hAnsi="Calibri" w:cs="Calibri"/>
              <w:color w:val="196B24" w:themeColor="accent3"/>
            </w:rPr>
            <w:instrText>ADDIN CitaviPlaceholder{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UiLCJDaXRhdGlvbktleVVwZGF0ZVR5cGUiOjAsIkNvbGxhYm9yYXRvcnMiOltdLCJEb2kiOiIxMC4xMDE2L2oudGljcy4yMDI1LjAxL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Gljcy4yMDI1LjAxLjAxMCIsIlVyaVN0cmluZyI6Imh0dHBzOi8vZG9pLm9yZy8xMC4xMDE2L2oudGljcy4yMDI1LjAxLjA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NSkifV19LCJUYWciOiJDaXRhdmlQbGFjZWhvbGRlciM3YzRhNmUzZi1mNTdkLTRlMWItOTE0OS05ZTQ5YzY4ZmMwMDIiLCJUZXh0IjoiKDIwMjUpIiwiV0FJVmVyc2lvbiI6IjYuMTEuMC4wIn0=}</w:instrText>
          </w:r>
          <w:r w:rsidR="00B260FE" w:rsidRPr="00B260FE">
            <w:rPr>
              <w:rFonts w:ascii="Calibri" w:hAnsi="Calibri" w:cs="Calibri"/>
              <w:color w:val="196B24" w:themeColor="accent3"/>
            </w:rPr>
            <w:fldChar w:fldCharType="separate"/>
          </w:r>
          <w:r w:rsidR="00B260FE" w:rsidRPr="00B260FE">
            <w:rPr>
              <w:rFonts w:ascii="Calibri" w:hAnsi="Calibri" w:cs="Calibri"/>
              <w:color w:val="196B24" w:themeColor="accent3"/>
            </w:rPr>
            <w:t>(2025)</w:t>
          </w:r>
          <w:r w:rsidR="00B260FE" w:rsidRPr="00B260FE">
            <w:rPr>
              <w:rFonts w:ascii="Calibri" w:hAnsi="Calibri" w:cs="Calibri"/>
              <w:color w:val="196B24" w:themeColor="accent3"/>
            </w:rPr>
            <w:fldChar w:fldCharType="end"/>
          </w:r>
        </w:sdtContent>
      </w:sdt>
      <w:r w:rsidR="00B260FE" w:rsidRPr="00B260FE">
        <w:rPr>
          <w:rFonts w:ascii="Calibri" w:hAnsi="Calibri" w:cs="Calibri"/>
          <w:color w:val="196B24" w:themeColor="accent3"/>
        </w:rPr>
        <w:t>.</w:t>
      </w:r>
      <w:r w:rsidR="00B260FE" w:rsidRPr="00B260FE">
        <w:rPr>
          <w:rFonts w:ascii="Calibri" w:hAnsi="Calibri" w:cs="Calibri"/>
          <w:color w:val="196B24" w:themeColor="accent3"/>
        </w:rPr>
        <w:t xml:space="preserve"> For the present project, I am also counting on his expertise for online interventions targeting voice perception and his ongoing support in shaping my individual academic profile. </w:t>
      </w:r>
      <w:r w:rsidRPr="00B260FE">
        <w:rPr>
          <w:color w:val="196B24" w:themeColor="accent3"/>
        </w:rPr>
        <w:t>Note that staying in the group where I completed my PhD does not impede my academic independence</w:t>
      </w:r>
      <w:r w:rsidR="000B5A43" w:rsidRPr="00B260FE">
        <w:rPr>
          <w:color w:val="196B24" w:themeColor="accent3"/>
        </w:rPr>
        <w:t xml:space="preserve"> (for more details, please refer to the document 17 – supplementary information)</w:t>
      </w:r>
      <w:r w:rsidRPr="00B260FE">
        <w:rPr>
          <w:color w:val="196B24" w:themeColor="accent3"/>
        </w:rPr>
        <w:t xml:space="preserve">. </w:t>
      </w:r>
      <w:bookmarkEnd w:id="3"/>
    </w:p>
    <w:p w14:paraId="01F57572" w14:textId="7C5C7A37" w:rsidR="00522AAA" w:rsidRPr="001C1554" w:rsidRDefault="00522AAA" w:rsidP="008005CB">
      <w:pPr>
        <w:pStyle w:val="berschrift2"/>
        <w:numPr>
          <w:ilvl w:val="0"/>
          <w:numId w:val="23"/>
        </w:numPr>
        <w:rPr>
          <w:rFonts w:ascii="Calibri" w:hAnsi="Calibri" w:cs="Calibri"/>
        </w:rPr>
      </w:pPr>
      <w:r w:rsidRPr="001C1554">
        <w:rPr>
          <w:rFonts w:ascii="Calibri" w:hAnsi="Calibri" w:cs="Calibri"/>
        </w:rPr>
        <w:lastRenderedPageBreak/>
        <w:t>Impact, dissemination and outlook on future research</w:t>
      </w:r>
      <w:r w:rsidR="007F26C0" w:rsidRPr="001C1554">
        <w:rPr>
          <w:rFonts w:ascii="Calibri" w:hAnsi="Calibri" w:cs="Calibri"/>
        </w:rPr>
        <w:t xml:space="preserve"> projects</w:t>
      </w:r>
    </w:p>
    <w:p w14:paraId="51760206" w14:textId="38B952CE" w:rsidR="00F412E9" w:rsidRPr="00F412E9" w:rsidRDefault="00F412E9" w:rsidP="00F412E9">
      <w:pPr>
        <w:pStyle w:val="berschrift2"/>
        <w:numPr>
          <w:ilvl w:val="1"/>
          <w:numId w:val="23"/>
        </w:numPr>
        <w:rPr>
          <w:rFonts w:ascii="Calibri" w:hAnsi="Calibri" w:cs="Calibri"/>
          <w:sz w:val="24"/>
          <w:szCs w:val="24"/>
        </w:rPr>
      </w:pPr>
      <w:r>
        <w:rPr>
          <w:rFonts w:ascii="Calibri" w:hAnsi="Calibri" w:cs="Calibri"/>
          <w:sz w:val="24"/>
          <w:szCs w:val="24"/>
        </w:rPr>
        <w:t>Impact and benefit</w:t>
      </w:r>
    </w:p>
    <w:p w14:paraId="746EB832" w14:textId="54BF7EF3" w:rsidR="00FC2AEB" w:rsidRDefault="007C1A9A" w:rsidP="00FC2AEB">
      <w:pPr>
        <w:ind w:firstLine="360"/>
        <w:rPr>
          <w:rFonts w:ascii="Calibri" w:hAnsi="Calibri" w:cs="Calibri"/>
        </w:rPr>
      </w:pPr>
      <w:r w:rsidRPr="001C1554">
        <w:rPr>
          <w:rFonts w:ascii="Calibri" w:hAnsi="Calibri" w:cs="Calibri"/>
        </w:rPr>
        <w:t>Right now, r</w:t>
      </w:r>
      <w:r w:rsidR="00455ACA" w:rsidRPr="001C1554">
        <w:rPr>
          <w:rFonts w:ascii="Calibri" w:hAnsi="Calibri" w:cs="Calibri"/>
        </w:rPr>
        <w:t xml:space="preserve">esearch on voice perception and synthetic voices in particular </w:t>
      </w:r>
      <w:r w:rsidRPr="001C1554">
        <w:rPr>
          <w:rFonts w:ascii="Calibri" w:hAnsi="Calibri" w:cs="Calibri"/>
        </w:rPr>
        <w:t xml:space="preserve">is </w:t>
      </w:r>
      <w:r w:rsidR="00455ACA" w:rsidRPr="001C1554">
        <w:rPr>
          <w:rFonts w:ascii="Calibri" w:hAnsi="Calibri" w:cs="Calibri"/>
        </w:rPr>
        <w:t xml:space="preserve">more relevant than ever. </w:t>
      </w:r>
      <w:r w:rsidR="00503CA3" w:rsidRPr="001C1554">
        <w:rPr>
          <w:rFonts w:ascii="Calibri" w:hAnsi="Calibri" w:cs="Calibri"/>
        </w:rPr>
        <w:t xml:space="preserve">These technologies already form a part of our daily life and scientific understanding of the manifold consequences is lacking behind. </w:t>
      </w:r>
      <w:r w:rsidR="00FC2AEB" w:rsidRPr="001C1554">
        <w:rPr>
          <w:rFonts w:ascii="Calibri" w:hAnsi="Calibri" w:cs="Calibri"/>
        </w:rPr>
        <w:t>This has recently been acknowledged</w:t>
      </w:r>
      <w:r w:rsidR="00FC2AEB">
        <w:rPr>
          <w:rFonts w:ascii="Calibri" w:hAnsi="Calibri" w:cs="Calibri"/>
        </w:rPr>
        <w:t xml:space="preserve"> by the field, culmination in the formation of a big research network with the aim to </w:t>
      </w:r>
      <w:r w:rsidR="00FC2AEB" w:rsidRPr="001C1554">
        <w:rPr>
          <w:rFonts w:ascii="Calibri" w:hAnsi="Calibri" w:cs="Calibri"/>
        </w:rPr>
        <w:t>position Europe at the forefront of Voice Research. With the present research project, I contribute to this vision.</w:t>
      </w:r>
    </w:p>
    <w:p w14:paraId="46CE8A6E" w14:textId="77777777" w:rsidR="0071161E" w:rsidRPr="00ED5A35" w:rsidRDefault="0071161E" w:rsidP="00FC2AEB">
      <w:pPr>
        <w:ind w:firstLine="720"/>
        <w:rPr>
          <w:rFonts w:ascii="Calibri" w:hAnsi="Calibri" w:cs="Calibri"/>
          <w:color w:val="196B24" w:themeColor="accent3"/>
        </w:rPr>
      </w:pPr>
      <w:r w:rsidRPr="00ED5A35">
        <w:rPr>
          <w:rFonts w:ascii="Calibri" w:hAnsi="Calibri" w:cs="Calibri"/>
          <w:color w:val="196B24" w:themeColor="accent3"/>
        </w:rPr>
        <w:t xml:space="preserve">All studies will provide unique and complementary insights, targeting long-term, mid-term and short-term aspects of interindividual variability and flexibility in the perception of synthetic voices. Together, they will provide a nuanced picture of how different forms of perceptual experiences could shape our perception and evaluation of synthetic voices and thus equip us with valuable knowledge on how daily life in the future is affected by the increasing number of smart speaker devices surrounding us. At the same time, this series of studies represents a structured and systematic investigation of the recently proposed theoretical framework for voice naturalness. Therefore, the current research project is of high value both to applied as well as basic research. </w:t>
      </w:r>
    </w:p>
    <w:p w14:paraId="7EC32B45" w14:textId="747516FC" w:rsidR="00F412E9" w:rsidRPr="00F412E9" w:rsidRDefault="00F412E9" w:rsidP="00F412E9">
      <w:pPr>
        <w:pStyle w:val="berschrift2"/>
        <w:numPr>
          <w:ilvl w:val="1"/>
          <w:numId w:val="23"/>
        </w:numPr>
        <w:rPr>
          <w:rFonts w:ascii="Calibri" w:hAnsi="Calibri" w:cs="Calibri"/>
          <w:sz w:val="24"/>
          <w:szCs w:val="24"/>
        </w:rPr>
      </w:pPr>
      <w:r>
        <w:rPr>
          <w:rFonts w:ascii="Calibri" w:hAnsi="Calibri" w:cs="Calibri"/>
          <w:sz w:val="24"/>
          <w:szCs w:val="24"/>
        </w:rPr>
        <w:t>Dissemination</w:t>
      </w:r>
    </w:p>
    <w:p w14:paraId="39096D6B" w14:textId="05EADCF3" w:rsidR="009B1325" w:rsidRDefault="00F412E9" w:rsidP="00B260FE">
      <w:pPr>
        <w:ind w:firstLine="360"/>
        <w:rPr>
          <w:rFonts w:ascii="Calibri" w:hAnsi="Calibri" w:cs="Calibri"/>
        </w:rPr>
      </w:pPr>
      <w:r>
        <w:rPr>
          <w:rFonts w:ascii="Calibri" w:hAnsi="Calibri" w:cs="Calibri"/>
        </w:rPr>
        <w:t xml:space="preserve">The main scientific output will be open access publications of all three studies, as well as conference contributions.  </w:t>
      </w:r>
      <w:r w:rsidRPr="001C1554">
        <w:rPr>
          <w:rFonts w:ascii="Calibri" w:hAnsi="Calibri" w:cs="Calibri"/>
        </w:rPr>
        <w:t xml:space="preserve">Further, I will share my insights with the </w:t>
      </w:r>
      <w:hyperlink r:id="rId19" w:history="1">
        <w:r w:rsidRPr="00B260FE">
          <w:rPr>
            <w:rStyle w:val="Hyperlink"/>
            <w:rFonts w:ascii="Calibri" w:hAnsi="Calibri" w:cs="Calibri"/>
          </w:rPr>
          <w:t>Jena Voice Research Unit (VRU)</w:t>
        </w:r>
      </w:hyperlink>
      <w:r>
        <w:rPr>
          <w:rFonts w:ascii="Calibri" w:hAnsi="Calibri" w:cs="Calibri"/>
        </w:rPr>
        <w:t xml:space="preserve"> and the </w:t>
      </w:r>
      <w:hyperlink r:id="rId20" w:history="1">
        <w:proofErr w:type="spellStart"/>
        <w:r w:rsidRPr="00B260FE">
          <w:rPr>
            <w:rStyle w:val="Hyperlink"/>
            <w:rFonts w:ascii="Calibri" w:hAnsi="Calibri" w:cs="Calibri"/>
          </w:rPr>
          <w:t>VoCS</w:t>
        </w:r>
        <w:proofErr w:type="spellEnd"/>
      </w:hyperlink>
      <w:r>
        <w:rPr>
          <w:rFonts w:ascii="Calibri" w:hAnsi="Calibri" w:cs="Calibri"/>
        </w:rPr>
        <w:t xml:space="preserve"> network. </w:t>
      </w:r>
      <w:r w:rsidR="009B1325">
        <w:rPr>
          <w:rFonts w:ascii="Calibri" w:hAnsi="Calibri" w:cs="Calibri"/>
        </w:rPr>
        <w:t>Since all my research materials will be openly available on online repositories, they are also open to other colleagues for further scientific exploitation.</w:t>
      </w:r>
      <w:r w:rsidR="00B260FE">
        <w:rPr>
          <w:rFonts w:ascii="Calibri" w:hAnsi="Calibri" w:cs="Calibri"/>
        </w:rPr>
        <w:t xml:space="preserve"> Additionally, </w:t>
      </w:r>
      <w:r w:rsidR="009B1325">
        <w:rPr>
          <w:rFonts w:ascii="Calibri" w:hAnsi="Calibri" w:cs="Calibri"/>
        </w:rPr>
        <w:t xml:space="preserve">I am very enthusiastic about research communication to non-scientific audiences, and I am looking forward to sharing my insights in formats like the Lange Nacht der </w:t>
      </w:r>
      <w:proofErr w:type="spellStart"/>
      <w:r w:rsidR="009B1325">
        <w:rPr>
          <w:rFonts w:ascii="Calibri" w:hAnsi="Calibri" w:cs="Calibri"/>
        </w:rPr>
        <w:t>Wissenschaften</w:t>
      </w:r>
      <w:proofErr w:type="spellEnd"/>
      <w:r w:rsidR="009B1325">
        <w:rPr>
          <w:rFonts w:ascii="Calibri" w:hAnsi="Calibri" w:cs="Calibri"/>
        </w:rPr>
        <w:t xml:space="preserve"> or via </w:t>
      </w:r>
      <w:r w:rsidR="000C227E">
        <w:rPr>
          <w:rFonts w:ascii="Calibri" w:hAnsi="Calibri" w:cs="Calibri"/>
        </w:rPr>
        <w:t>my</w:t>
      </w:r>
      <w:r w:rsidR="009B1325">
        <w:rPr>
          <w:rFonts w:ascii="Calibri" w:hAnsi="Calibri" w:cs="Calibri"/>
        </w:rPr>
        <w:t xml:space="preserve"> science communication </w:t>
      </w:r>
      <w:r w:rsidR="000C227E">
        <w:rPr>
          <w:rFonts w:ascii="Calibri" w:hAnsi="Calibri" w:cs="Calibri"/>
        </w:rPr>
        <w:t>platform</w:t>
      </w:r>
      <w:r w:rsidR="009B1325">
        <w:rPr>
          <w:rFonts w:ascii="Calibri" w:hAnsi="Calibri" w:cs="Calibri"/>
        </w:rPr>
        <w:t xml:space="preserve"> </w:t>
      </w:r>
      <w:hyperlink r:id="rId21" w:history="1">
        <w:proofErr w:type="spellStart"/>
        <w:r w:rsidR="009B1325" w:rsidRPr="000C227E">
          <w:rPr>
            <w:rStyle w:val="Hyperlink"/>
            <w:rFonts w:ascii="Calibri" w:hAnsi="Calibri" w:cs="Calibri"/>
            <w:i/>
          </w:rPr>
          <w:t>PhDScico</w:t>
        </w:r>
        <w:r w:rsidR="009B1325" w:rsidRPr="000C227E">
          <w:rPr>
            <w:rStyle w:val="Hyperlink"/>
            <w:rFonts w:ascii="Calibri" w:hAnsi="Calibri" w:cs="Calibri"/>
            <w:i/>
          </w:rPr>
          <w:t>m</w:t>
        </w:r>
        <w:proofErr w:type="spellEnd"/>
        <w:r w:rsidR="000C227E" w:rsidRPr="000C227E">
          <w:rPr>
            <w:rStyle w:val="Hyperlink"/>
            <w:rFonts w:ascii="Calibri" w:hAnsi="Calibri" w:cs="Calibri"/>
            <w:i/>
          </w:rPr>
          <w:t xml:space="preserve"> </w:t>
        </w:r>
        <w:proofErr w:type="spellStart"/>
        <w:proofErr w:type="gramStart"/>
        <w:r w:rsidR="000C227E" w:rsidRPr="000C227E">
          <w:rPr>
            <w:rStyle w:val="Hyperlink"/>
            <w:rFonts w:ascii="Calibri" w:hAnsi="Calibri" w:cs="Calibri"/>
            <w:i/>
          </w:rPr>
          <w:t>e.V</w:t>
        </w:r>
        <w:proofErr w:type="spellEnd"/>
        <w:proofErr w:type="gramEnd"/>
      </w:hyperlink>
      <w:r w:rsidR="009B1325">
        <w:rPr>
          <w:rFonts w:ascii="Calibri" w:hAnsi="Calibri" w:cs="Calibri"/>
        </w:rPr>
        <w:t xml:space="preserve">, for which I am currently the chairperson. </w:t>
      </w:r>
    </w:p>
    <w:p w14:paraId="579D40B8" w14:textId="514A4E33" w:rsidR="0071161E" w:rsidRPr="00526A9B" w:rsidRDefault="0078413F" w:rsidP="00466537">
      <w:pPr>
        <w:pStyle w:val="berschrift2"/>
        <w:numPr>
          <w:ilvl w:val="1"/>
          <w:numId w:val="23"/>
        </w:numPr>
        <w:rPr>
          <w:rFonts w:ascii="Calibri" w:hAnsi="Calibri" w:cs="Calibri"/>
          <w:sz w:val="24"/>
          <w:szCs w:val="24"/>
        </w:rPr>
      </w:pPr>
      <w:r>
        <w:rPr>
          <w:rFonts w:ascii="Calibri" w:hAnsi="Calibri" w:cs="Calibri"/>
          <w:sz w:val="24"/>
          <w:szCs w:val="24"/>
        </w:rPr>
        <w:t>Outlook on future research projects</w:t>
      </w:r>
    </w:p>
    <w:p w14:paraId="6F96BC45" w14:textId="32E5F7ED" w:rsidR="00917189" w:rsidRDefault="00990D59" w:rsidP="00526A9B">
      <w:pPr>
        <w:ind w:firstLine="360"/>
        <w:rPr>
          <w:rFonts w:ascii="Calibri" w:hAnsi="Calibri" w:cs="Calibri"/>
        </w:rPr>
      </w:pPr>
      <w:r>
        <w:rPr>
          <w:rFonts w:ascii="Calibri" w:hAnsi="Calibri" w:cs="Calibri"/>
        </w:rPr>
        <w:t xml:space="preserve">With the DAAD </w:t>
      </w:r>
      <w:r w:rsidR="009B61CC">
        <w:rPr>
          <w:rFonts w:ascii="Calibri" w:hAnsi="Calibri" w:cs="Calibri"/>
        </w:rPr>
        <w:t xml:space="preserve">PRIME </w:t>
      </w:r>
      <w:r>
        <w:rPr>
          <w:rFonts w:ascii="Calibri" w:hAnsi="Calibri" w:cs="Calibri"/>
        </w:rPr>
        <w:t xml:space="preserve">project focusing on variability of listeners, a next logical step could be to focus on the variability of the context: </w:t>
      </w:r>
      <w:r w:rsidRPr="00990D59">
        <w:rPr>
          <w:rFonts w:ascii="Calibri" w:hAnsi="Calibri" w:cs="Calibri"/>
        </w:rPr>
        <w:t>Are natural voices always preferred, or is naturalness preference dependent</w:t>
      </w:r>
      <w:r>
        <w:rPr>
          <w:rFonts w:ascii="Calibri" w:hAnsi="Calibri" w:cs="Calibri"/>
        </w:rPr>
        <w:t xml:space="preserve"> of the specific application of synthetic voices</w:t>
      </w:r>
      <w:r w:rsidRPr="00990D59">
        <w:rPr>
          <w:rFonts w:ascii="Calibri" w:hAnsi="Calibri" w:cs="Calibri"/>
        </w:rPr>
        <w:t xml:space="preserve">? Can natural </w:t>
      </w:r>
      <w:r>
        <w:rPr>
          <w:rFonts w:ascii="Calibri" w:hAnsi="Calibri" w:cs="Calibri"/>
        </w:rPr>
        <w:t xml:space="preserve">sounding </w:t>
      </w:r>
      <w:r w:rsidRPr="00990D59">
        <w:rPr>
          <w:rFonts w:ascii="Calibri" w:hAnsi="Calibri" w:cs="Calibri"/>
        </w:rPr>
        <w:t xml:space="preserve">voices </w:t>
      </w:r>
      <w:r>
        <w:rPr>
          <w:rFonts w:ascii="Calibri" w:hAnsi="Calibri" w:cs="Calibri"/>
        </w:rPr>
        <w:t>disrupt</w:t>
      </w:r>
      <w:r w:rsidRPr="00990D59">
        <w:rPr>
          <w:rFonts w:ascii="Calibri" w:hAnsi="Calibri" w:cs="Calibri"/>
        </w:rPr>
        <w:t xml:space="preserve"> rather than promote</w:t>
      </w:r>
      <w:r>
        <w:rPr>
          <w:rFonts w:ascii="Calibri" w:hAnsi="Calibri" w:cs="Calibri"/>
        </w:rPr>
        <w:t xml:space="preserve"> successful</w:t>
      </w:r>
      <w:r w:rsidRPr="00990D59">
        <w:rPr>
          <w:rFonts w:ascii="Calibri" w:hAnsi="Calibri" w:cs="Calibri"/>
        </w:rPr>
        <w:t xml:space="preserve"> communication</w:t>
      </w:r>
      <w:r>
        <w:rPr>
          <w:rFonts w:ascii="Calibri" w:hAnsi="Calibri" w:cs="Calibri"/>
        </w:rPr>
        <w:t xml:space="preserve"> under some circumstances</w:t>
      </w:r>
      <w:r w:rsidRPr="00990D59">
        <w:rPr>
          <w:rFonts w:ascii="Calibri" w:hAnsi="Calibri" w:cs="Calibri"/>
        </w:rPr>
        <w:t>?</w:t>
      </w:r>
      <w:r>
        <w:rPr>
          <w:rFonts w:ascii="Calibri" w:hAnsi="Calibri" w:cs="Calibri"/>
        </w:rPr>
        <w:t xml:space="preserve"> Are there potential interactions between the listener and the context in which they are exposed to synthetic voices? Ultimately, I am striving for a systematic understanding o</w:t>
      </w:r>
      <w:r w:rsidR="009B61CC">
        <w:rPr>
          <w:rFonts w:ascii="Calibri" w:hAnsi="Calibri" w:cs="Calibri"/>
        </w:rPr>
        <w:t xml:space="preserve">f voice naturalness and how it affects communicative quality. With this work, I hope to contribute valuable knowledge that capacitates us to navigate through a rapidly changing world full of technical advances in a human-friendly and sustainable manner. </w:t>
      </w:r>
    </w:p>
    <w:p w14:paraId="3B65084E" w14:textId="77777777" w:rsidR="009B61CC" w:rsidRDefault="009B61CC" w:rsidP="00466537">
      <w:pPr>
        <w:rPr>
          <w:rFonts w:ascii="Calibri" w:hAnsi="Calibri" w:cs="Calibri"/>
        </w:rPr>
      </w:pPr>
    </w:p>
    <w:sdt>
      <w:sdtPr>
        <w:rPr>
          <w:rFonts w:asciiTheme="minorHAnsi" w:eastAsiaTheme="minorHAnsi" w:hAnsiTheme="minorHAnsi" w:cstheme="minorBidi"/>
          <w:color w:val="auto"/>
          <w:sz w:val="24"/>
          <w:szCs w:val="24"/>
        </w:rPr>
        <w:tag w:val="CitaviBibliography"/>
        <w:id w:val="953135230"/>
        <w:placeholder>
          <w:docPart w:val="DefaultPlaceholder_-1854013440"/>
        </w:placeholder>
      </w:sdtPr>
      <w:sdtEndPr/>
      <w:sdtContent>
        <w:p w14:paraId="601F57F7" w14:textId="77777777" w:rsidR="006C3016" w:rsidRDefault="002F5DBF" w:rsidP="006C3016">
          <w:pPr>
            <w:pStyle w:val="CitaviBibliographyHeading"/>
          </w:pPr>
          <w:r w:rsidRPr="001C1554">
            <w:fldChar w:fldCharType="begin"/>
          </w:r>
          <w:r w:rsidRPr="001C1554">
            <w:instrText>ADDIN CitaviBibliography</w:instrText>
          </w:r>
          <w:r w:rsidRPr="001C1554">
            <w:fldChar w:fldCharType="separate"/>
          </w:r>
          <w:r w:rsidR="006C3016">
            <w:t>References</w:t>
          </w:r>
        </w:p>
        <w:p w14:paraId="2F41C3F9" w14:textId="77777777" w:rsidR="006C3016" w:rsidRPr="006C3016" w:rsidRDefault="006C3016" w:rsidP="006C3016">
          <w:pPr>
            <w:pStyle w:val="CitaviBibliographyEntry"/>
            <w:rPr>
              <w:lang w:val="de-DE"/>
            </w:rPr>
          </w:pPr>
          <w:bookmarkStart w:id="5" w:name="_CTVL0018473d197b6e74f58899b2d313eecae96"/>
          <w:r>
            <w:t>Belin, P., Bestelmeyer, P. E. G., Latinus, M., &amp; Watson, R. (2011). Understanding voice perception.</w:t>
          </w:r>
          <w:bookmarkEnd w:id="5"/>
          <w:r>
            <w:t xml:space="preserve"> </w:t>
          </w:r>
          <w:r w:rsidRPr="006C3016">
            <w:rPr>
              <w:i/>
              <w:lang w:val="de-DE"/>
            </w:rPr>
            <w:t>Br J Psychol</w:t>
          </w:r>
          <w:r w:rsidRPr="006C3016">
            <w:rPr>
              <w:lang w:val="de-DE"/>
            </w:rPr>
            <w:t xml:space="preserve">, </w:t>
          </w:r>
          <w:r w:rsidRPr="006C3016">
            <w:rPr>
              <w:i/>
              <w:lang w:val="de-DE"/>
            </w:rPr>
            <w:t>102</w:t>
          </w:r>
          <w:r w:rsidRPr="006C3016">
            <w:rPr>
              <w:lang w:val="de-DE"/>
            </w:rPr>
            <w:t>(4), 711–725. https://doi.org/10.1111/j.2044-8295.2011.02041.x</w:t>
          </w:r>
        </w:p>
        <w:p w14:paraId="2DBCEDC3" w14:textId="77777777" w:rsidR="006C3016" w:rsidRDefault="006C3016" w:rsidP="006C3016">
          <w:pPr>
            <w:pStyle w:val="CitaviBibliographyEntry"/>
          </w:pPr>
          <w:bookmarkStart w:id="6" w:name="_CTVL001fdcdaff29baf47a08ff6bdfa7250dd3d"/>
          <w:r w:rsidRPr="006C3016">
            <w:rPr>
              <w:lang w:val="de-DE"/>
            </w:rPr>
            <w:t xml:space="preserve">Eerola, T., Armitage, J., Lavan, N., &amp; Knight, S. (2021). </w:t>
          </w:r>
          <w:r>
            <w:t>Online Data Collection in Auditory Perception and Cognition Research: Recruitment, Testing, Data Quality and Ethical Considerations.</w:t>
          </w:r>
          <w:bookmarkEnd w:id="6"/>
          <w:r>
            <w:t xml:space="preserve"> </w:t>
          </w:r>
          <w:r w:rsidRPr="006C3016">
            <w:rPr>
              <w:i/>
            </w:rPr>
            <w:t>Auditory Perception &amp; Cognition</w:t>
          </w:r>
          <w:r w:rsidRPr="006C3016">
            <w:t xml:space="preserve">, </w:t>
          </w:r>
          <w:r w:rsidRPr="006C3016">
            <w:rPr>
              <w:i/>
            </w:rPr>
            <w:t>4</w:t>
          </w:r>
          <w:r w:rsidRPr="006C3016">
            <w:t>(3-4), 251–280. https://doi.org/10.1080/25742442.2021.2007718</w:t>
          </w:r>
        </w:p>
        <w:p w14:paraId="79EEC7A1" w14:textId="77777777" w:rsidR="006C3016" w:rsidRDefault="006C3016" w:rsidP="006C3016">
          <w:pPr>
            <w:pStyle w:val="CitaviBibliographyEntry"/>
          </w:pPr>
          <w:bookmarkStart w:id="7" w:name="_CTVL001fbae7f6b1f244474a9c6b3bd11fb323c"/>
          <w:r>
            <w:t>Klopfenstein, M., Bernard, K., &amp; Heyman, C. (2020). The study of speech naturalness in communication disorders: A systematic review of the literature.</w:t>
          </w:r>
          <w:bookmarkEnd w:id="7"/>
          <w:r>
            <w:t xml:space="preserve"> </w:t>
          </w:r>
          <w:r w:rsidRPr="006C3016">
            <w:rPr>
              <w:i/>
            </w:rPr>
            <w:t>Clinical Linguistics &amp; Phonetics</w:t>
          </w:r>
          <w:r w:rsidRPr="006C3016">
            <w:t xml:space="preserve">, </w:t>
          </w:r>
          <w:r w:rsidRPr="006C3016">
            <w:rPr>
              <w:i/>
            </w:rPr>
            <w:t>34</w:t>
          </w:r>
          <w:r w:rsidRPr="006C3016">
            <w:t>(4), 327–338. https://doi.org/10.1080/02699206.2019.1652692</w:t>
          </w:r>
        </w:p>
        <w:p w14:paraId="0D0C2380" w14:textId="77777777" w:rsidR="006C3016" w:rsidRDefault="006C3016" w:rsidP="006C3016">
          <w:pPr>
            <w:pStyle w:val="CitaviBibliographyEntry"/>
          </w:pPr>
          <w:bookmarkStart w:id="8" w:name="_CTVL001335b73c635fb42d689284190911887e4"/>
          <w:r>
            <w:t>Kühne, K., Fischer, M. H., &amp; Zhou, Y. (2020). The Human Takes It All: Humanlike Synthesized Voices Are Perceived as Less Eerie and More Likable. Evidence From a Subjective Ratings Study.</w:t>
          </w:r>
          <w:bookmarkEnd w:id="8"/>
          <w:r>
            <w:t xml:space="preserve"> </w:t>
          </w:r>
          <w:r w:rsidRPr="006C3016">
            <w:rPr>
              <w:i/>
            </w:rPr>
            <w:t>Frontiers in Neurorobotics</w:t>
          </w:r>
          <w:r w:rsidRPr="006C3016">
            <w:t xml:space="preserve">, </w:t>
          </w:r>
          <w:r w:rsidRPr="006C3016">
            <w:rPr>
              <w:i/>
            </w:rPr>
            <w:t>14</w:t>
          </w:r>
          <w:r w:rsidRPr="006C3016">
            <w:t>, 1–16. https://doi.org/10.3389/fnbot.2020.593732</w:t>
          </w:r>
        </w:p>
        <w:p w14:paraId="097E5F21" w14:textId="77777777" w:rsidR="006C3016" w:rsidRDefault="006C3016" w:rsidP="006C3016">
          <w:pPr>
            <w:pStyle w:val="CitaviBibliographyEntry"/>
          </w:pPr>
          <w:bookmarkStart w:id="9" w:name="_CTVL0016836468c9a46492b986cc2be195cece9"/>
          <w:r>
            <w:t>Lavan, N. (2023). How do we describe other people from voices and faces?</w:t>
          </w:r>
          <w:bookmarkEnd w:id="9"/>
          <w:r>
            <w:t xml:space="preserve"> </w:t>
          </w:r>
          <w:r w:rsidRPr="006C3016">
            <w:rPr>
              <w:i/>
            </w:rPr>
            <w:t>Cognition</w:t>
          </w:r>
          <w:r w:rsidRPr="006C3016">
            <w:t xml:space="preserve">, </w:t>
          </w:r>
          <w:r w:rsidRPr="006C3016">
            <w:rPr>
              <w:i/>
            </w:rPr>
            <w:t>230</w:t>
          </w:r>
          <w:r w:rsidRPr="006C3016">
            <w:t>, 105253. https://doi.org/10.1016/j.cognition.2022.105253</w:t>
          </w:r>
        </w:p>
        <w:p w14:paraId="043F8E1B" w14:textId="77777777" w:rsidR="006C3016" w:rsidRDefault="006C3016" w:rsidP="006C3016">
          <w:pPr>
            <w:pStyle w:val="CitaviBibliographyEntry"/>
          </w:pPr>
          <w:bookmarkStart w:id="10" w:name="_CTVL001b24ca8d73c4343a2a2f681a7f3d9fe6c"/>
          <w:r>
            <w:t>Lavan, N., Irvine, M., Rosi, V., &amp; McGettigan, C. (2024).</w:t>
          </w:r>
          <w:bookmarkEnd w:id="10"/>
          <w:r>
            <w:t xml:space="preserve"> </w:t>
          </w:r>
          <w:r w:rsidRPr="006C3016">
            <w:rPr>
              <w:i/>
            </w:rPr>
            <w:t xml:space="preserve">Voice deep fakes sound realistic but not (yet) hyperrealistic. </w:t>
          </w:r>
          <w:r w:rsidRPr="006C3016">
            <w:t>https://doi.org/10.31234/osf.io/jqg6e</w:t>
          </w:r>
        </w:p>
        <w:p w14:paraId="3D6F25E3" w14:textId="77777777" w:rsidR="006C3016" w:rsidRPr="006C3016" w:rsidRDefault="006C3016" w:rsidP="006C3016">
          <w:pPr>
            <w:pStyle w:val="CitaviBibliographyEntry"/>
            <w:rPr>
              <w:lang w:val="de-DE"/>
            </w:rPr>
          </w:pPr>
          <w:bookmarkStart w:id="11" w:name="_CTVL00131a6c35984344b52a0d8347d4d006714"/>
          <w:r>
            <w:t>Lavan, N., &amp; McGettigan, C. (2023). A model for person perception from familiar and unfamiliar voices.</w:t>
          </w:r>
          <w:bookmarkEnd w:id="11"/>
          <w:r>
            <w:t xml:space="preserve"> </w:t>
          </w:r>
          <w:r w:rsidRPr="006C3016">
            <w:rPr>
              <w:i/>
              <w:lang w:val="de-DE"/>
            </w:rPr>
            <w:t>Communications Psychology</w:t>
          </w:r>
          <w:r w:rsidRPr="006C3016">
            <w:rPr>
              <w:lang w:val="de-DE"/>
            </w:rPr>
            <w:t xml:space="preserve">, </w:t>
          </w:r>
          <w:r w:rsidRPr="006C3016">
            <w:rPr>
              <w:i/>
              <w:lang w:val="de-DE"/>
            </w:rPr>
            <w:t>1</w:t>
          </w:r>
          <w:r w:rsidRPr="006C3016">
            <w:rPr>
              <w:lang w:val="de-DE"/>
            </w:rPr>
            <w:t>(1), 1–11. https://doi.org/10.1038/s44271-023-00001-4</w:t>
          </w:r>
        </w:p>
        <w:p w14:paraId="0E774934" w14:textId="77777777" w:rsidR="006C3016" w:rsidRDefault="006C3016" w:rsidP="006C3016">
          <w:pPr>
            <w:pStyle w:val="CitaviBibliographyEntry"/>
          </w:pPr>
          <w:bookmarkStart w:id="12" w:name="_CTVL001872a0bd54a2d42f483613d3eb82d0fe3"/>
          <w:r w:rsidRPr="006C3016">
            <w:rPr>
              <w:lang w:val="de-DE"/>
            </w:rPr>
            <w:t xml:space="preserve">Nussbaum, C., Frühholz, S., &amp; Schweinberger, S. R. (2025). </w:t>
          </w:r>
          <w:r>
            <w:t>Understanding voice naturalness.</w:t>
          </w:r>
          <w:bookmarkEnd w:id="12"/>
          <w:r>
            <w:t xml:space="preserve"> </w:t>
          </w:r>
          <w:r w:rsidRPr="006C3016">
            <w:rPr>
              <w:i/>
            </w:rPr>
            <w:t>Trends in Cognitive Sciences</w:t>
          </w:r>
          <w:r w:rsidRPr="006C3016">
            <w:t xml:space="preserve">, </w:t>
          </w:r>
          <w:r w:rsidRPr="006C3016">
            <w:rPr>
              <w:i/>
            </w:rPr>
            <w:t>29</w:t>
          </w:r>
          <w:r w:rsidRPr="006C3016">
            <w:t>(5), 467–480. https://doi.org/10.1016/j.tics.2025.01.010</w:t>
          </w:r>
        </w:p>
        <w:p w14:paraId="698124FE" w14:textId="77777777" w:rsidR="006C3016" w:rsidRDefault="006C3016" w:rsidP="006C3016">
          <w:pPr>
            <w:pStyle w:val="CitaviBibliographyEntry"/>
          </w:pPr>
          <w:bookmarkStart w:id="13" w:name="_CTVL001a54500133cb04aa185303201aa6afaf2"/>
          <w:r w:rsidRPr="006C3016">
            <w:rPr>
              <w:lang w:val="de-DE"/>
            </w:rPr>
            <w:t xml:space="preserve">Nussbaum, C., Pöhlmann, M., Kreysa, H., &amp; Schweinberger, S. R. (2023). </w:t>
          </w:r>
          <w:r>
            <w:t>Perceived naturalness of emotional voice morphs.</w:t>
          </w:r>
          <w:bookmarkEnd w:id="13"/>
          <w:r>
            <w:t xml:space="preserve"> </w:t>
          </w:r>
          <w:r w:rsidRPr="006C3016">
            <w:rPr>
              <w:i/>
            </w:rPr>
            <w:t>Cognition &amp; Emotion</w:t>
          </w:r>
          <w:r w:rsidRPr="006C3016">
            <w:t>, 1–17. https://doi.org/10.1080/02699931.2023.2200920</w:t>
          </w:r>
        </w:p>
        <w:p w14:paraId="5B6DC350" w14:textId="77777777" w:rsidR="006C3016" w:rsidRDefault="006C3016" w:rsidP="006C3016">
          <w:pPr>
            <w:pStyle w:val="CitaviBibliographyEntry"/>
          </w:pPr>
          <w:bookmarkStart w:id="14" w:name="_CTVL00161942de227f44c9ca313fb634e4c018f"/>
          <w:r w:rsidRPr="006C3016">
            <w:rPr>
              <w:lang w:val="de-DE"/>
            </w:rPr>
            <w:t xml:space="preserve">Nussbaum, C., von Eiff, C. I., Skuk, V. G., &amp; Schweinberger, S. R. (2022). </w:t>
          </w:r>
          <w:r>
            <w:t>Vocal emotion adaptation aftereffects within and across speaker genders: Roles of timbre and fundamental frequency.</w:t>
          </w:r>
          <w:bookmarkEnd w:id="14"/>
          <w:r>
            <w:t xml:space="preserve"> </w:t>
          </w:r>
          <w:r w:rsidRPr="006C3016">
            <w:rPr>
              <w:i/>
            </w:rPr>
            <w:t>Cognition</w:t>
          </w:r>
          <w:r w:rsidRPr="006C3016">
            <w:t xml:space="preserve">, </w:t>
          </w:r>
          <w:r w:rsidRPr="006C3016">
            <w:rPr>
              <w:i/>
            </w:rPr>
            <w:t>219</w:t>
          </w:r>
          <w:r w:rsidRPr="006C3016">
            <w:t>, 104967. https://doi.org/10.1016/j.cognition.2021.104967</w:t>
          </w:r>
        </w:p>
        <w:p w14:paraId="4CC73F3D" w14:textId="457E3DC5" w:rsidR="002F5DBF" w:rsidRPr="001C1554" w:rsidRDefault="006C3016" w:rsidP="006C3016">
          <w:pPr>
            <w:pStyle w:val="CitaviBibliographyEntry"/>
          </w:pPr>
          <w:bookmarkStart w:id="15" w:name="_CTVL001b2cfed2201dc4bfbb30224d692fe3c7c"/>
          <w:r>
            <w:t>Rodero, E., &amp; Lucas, I. (2023). Synthetic versus human voices in audiobooks: The human emotional intimacy effect.</w:t>
          </w:r>
          <w:bookmarkEnd w:id="15"/>
          <w:r>
            <w:t xml:space="preserve"> </w:t>
          </w:r>
          <w:r w:rsidRPr="006C3016">
            <w:rPr>
              <w:i/>
            </w:rPr>
            <w:t>New Media &amp; Society</w:t>
          </w:r>
          <w:r w:rsidRPr="006C3016">
            <w:t xml:space="preserve">, </w:t>
          </w:r>
          <w:r w:rsidRPr="006C3016">
            <w:rPr>
              <w:i/>
            </w:rPr>
            <w:t>25</w:t>
          </w:r>
          <w:r w:rsidRPr="006C3016">
            <w:t>(7), 1746–1764. https://doi.org/10.1177/14614448211024142</w:t>
          </w:r>
          <w:r w:rsidR="002F5DBF" w:rsidRPr="001C1554">
            <w:fldChar w:fldCharType="end"/>
          </w:r>
        </w:p>
      </w:sdtContent>
    </w:sdt>
    <w:p w14:paraId="3C6C7A7D" w14:textId="77777777" w:rsidR="002F5DBF" w:rsidRPr="001C1554" w:rsidRDefault="002F5DBF" w:rsidP="002F5DBF">
      <w:pPr>
        <w:rPr>
          <w:rFonts w:ascii="Calibri" w:hAnsi="Calibri" w:cs="Calibri"/>
        </w:rPr>
      </w:pPr>
    </w:p>
    <w:sectPr w:rsidR="002F5DBF" w:rsidRPr="001C1554" w:rsidSect="00673F92">
      <w:headerReference w:type="even" r:id="rId22"/>
      <w:headerReference w:type="default" r:id="rId23"/>
      <w:footerReference w:type="even" r:id="rId24"/>
      <w:footerReference w:type="default" r:id="rId25"/>
      <w:headerReference w:type="first" r:id="rId26"/>
      <w:footerReference w:type="first" r:id="rId27"/>
      <w:pgSz w:w="11906" w:h="16838"/>
      <w:pgMar w:top="1417" w:right="1417" w:bottom="1134" w:left="1417"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ine Nussbaum" w:date="2025-07-23T15:49:00Z" w:initials="CN">
    <w:p w14:paraId="254AA2A6" w14:textId="49270F38" w:rsidR="006C3016" w:rsidRDefault="006C3016">
      <w:pPr>
        <w:pStyle w:val="Kommentartext"/>
      </w:pPr>
      <w:r>
        <w:rPr>
          <w:rStyle w:val="Kommentarzeichen"/>
        </w:rPr>
        <w:annotationRef/>
      </w:r>
      <w:proofErr w:type="spellStart"/>
      <w:r>
        <w:t>ToDo</w:t>
      </w:r>
      <w:proofErr w:type="spellEnd"/>
    </w:p>
  </w:comment>
  <w:comment w:id="1" w:author="Christine Nussbaum" w:date="2025-07-16T11:10:00Z" w:initials="CN">
    <w:p w14:paraId="1564AE80" w14:textId="77777777" w:rsidR="007E701F" w:rsidRDefault="007E701F">
      <w:pPr>
        <w:pStyle w:val="Kommentartext"/>
      </w:pPr>
      <w:r>
        <w:rPr>
          <w:rStyle w:val="Kommentarzeichen"/>
        </w:rPr>
        <w:annotationRef/>
      </w:r>
      <w:r>
        <w:t>We all know that these numbers are very vague and that none of you can guarantee that they can cover any of these costs. I am aware of that. But I think, its much better for the proposal to add a paragraph which at least gives the impression as if everything is somehow covered.</w:t>
      </w:r>
    </w:p>
    <w:p w14:paraId="651FC04B" w14:textId="77777777" w:rsidR="007E701F" w:rsidRDefault="007E701F">
      <w:pPr>
        <w:pStyle w:val="Kommentartext"/>
      </w:pPr>
      <w:r>
        <w:t>I will solve these issues when I get there.. :P</w:t>
      </w:r>
    </w:p>
    <w:p w14:paraId="63FA3011" w14:textId="706B72CB" w:rsidR="007E701F" w:rsidRDefault="007E701F">
      <w:pPr>
        <w:pStyle w:val="Kommentartext"/>
      </w:pPr>
    </w:p>
  </w:comment>
  <w:comment w:id="2" w:author="Christine Nussbaum" w:date="2025-07-23T16:27:00Z" w:initials="CN">
    <w:p w14:paraId="35CD1078" w14:textId="09AF21C4" w:rsidR="008A58F2" w:rsidRDefault="008A58F2">
      <w:pPr>
        <w:pStyle w:val="Kommentartext"/>
      </w:pPr>
      <w:r>
        <w:rPr>
          <w:rStyle w:val="Kommentarzeichen"/>
        </w:rPr>
        <w:annotationRef/>
      </w:r>
      <w:r>
        <w:t>This should strengthen the point why I need to come in per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4AA2A6" w15:done="0"/>
  <w15:commentEx w15:paraId="63FA3011" w15:done="0"/>
  <w15:commentEx w15:paraId="35CD107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4AA2A6" w16cid:durableId="2C2B8314"/>
  <w16cid:commentId w16cid:paraId="63FA3011" w16cid:durableId="2C22073F"/>
  <w16cid:commentId w16cid:paraId="35CD1078" w16cid:durableId="2C2B8B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05C566" w14:textId="77777777" w:rsidR="002A54C8" w:rsidRDefault="002A54C8" w:rsidP="008005CB">
      <w:pPr>
        <w:spacing w:after="0" w:line="240" w:lineRule="auto"/>
      </w:pPr>
      <w:r>
        <w:separator/>
      </w:r>
    </w:p>
  </w:endnote>
  <w:endnote w:type="continuationSeparator" w:id="0">
    <w:p w14:paraId="6FBFB19F" w14:textId="77777777" w:rsidR="002A54C8" w:rsidRDefault="002A54C8" w:rsidP="00800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A6136" w14:textId="77777777" w:rsidR="008005CB" w:rsidRDefault="008005C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6647603"/>
      <w:docPartObj>
        <w:docPartGallery w:val="Page Numbers (Bottom of Page)"/>
        <w:docPartUnique/>
      </w:docPartObj>
    </w:sdtPr>
    <w:sdtEndPr/>
    <w:sdtContent>
      <w:p w14:paraId="7EE087FB" w14:textId="6914A1DA" w:rsidR="008005CB" w:rsidRDefault="008005CB">
        <w:pPr>
          <w:pStyle w:val="Fuzeile"/>
          <w:jc w:val="center"/>
        </w:pPr>
        <w:r>
          <w:fldChar w:fldCharType="begin"/>
        </w:r>
        <w:r>
          <w:instrText>PAGE   \* MERGEFORMAT</w:instrText>
        </w:r>
        <w:r>
          <w:fldChar w:fldCharType="separate"/>
        </w:r>
        <w:r>
          <w:rPr>
            <w:lang w:val="de-DE"/>
          </w:rPr>
          <w:t>2</w:t>
        </w:r>
        <w:r>
          <w:fldChar w:fldCharType="end"/>
        </w:r>
      </w:p>
    </w:sdtContent>
  </w:sdt>
  <w:p w14:paraId="502A154B" w14:textId="77777777" w:rsidR="008005CB" w:rsidRDefault="008005C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E8C10C" w14:textId="77777777" w:rsidR="008005CB" w:rsidRDefault="008005C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DE28ED" w14:textId="77777777" w:rsidR="002A54C8" w:rsidRDefault="002A54C8" w:rsidP="008005CB">
      <w:pPr>
        <w:spacing w:after="0" w:line="240" w:lineRule="auto"/>
      </w:pPr>
      <w:r>
        <w:separator/>
      </w:r>
    </w:p>
  </w:footnote>
  <w:footnote w:type="continuationSeparator" w:id="0">
    <w:p w14:paraId="2A8930C0" w14:textId="77777777" w:rsidR="002A54C8" w:rsidRDefault="002A54C8" w:rsidP="008005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A54E5" w14:textId="77777777" w:rsidR="008005CB" w:rsidRDefault="008005C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B7B3AF" w14:textId="77777777" w:rsidR="008005CB" w:rsidRDefault="008005CB">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BAA1B1" w14:textId="77777777" w:rsidR="008005CB" w:rsidRDefault="008005C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6D8A"/>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1A0FEE"/>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86712C8"/>
    <w:multiLevelType w:val="hybridMultilevel"/>
    <w:tmpl w:val="7AD6F9F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B526F"/>
    <w:multiLevelType w:val="hybridMultilevel"/>
    <w:tmpl w:val="0E8EA8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E406DD3"/>
    <w:multiLevelType w:val="hybridMultilevel"/>
    <w:tmpl w:val="2ADCC4E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F171FE3"/>
    <w:multiLevelType w:val="hybridMultilevel"/>
    <w:tmpl w:val="F2705F5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CB41B7"/>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91A16B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DE90169"/>
    <w:multiLevelType w:val="hybridMultilevel"/>
    <w:tmpl w:val="034A96F8"/>
    <w:lvl w:ilvl="0" w:tplc="AD5AD940">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DF6F29"/>
    <w:multiLevelType w:val="hybridMultilevel"/>
    <w:tmpl w:val="92FE8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4C6CFD"/>
    <w:multiLevelType w:val="hybridMultilevel"/>
    <w:tmpl w:val="80A0ED58"/>
    <w:lvl w:ilvl="0" w:tplc="C35AF4CA">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1E257F3"/>
    <w:multiLevelType w:val="hybridMultilevel"/>
    <w:tmpl w:val="1862D4A0"/>
    <w:lvl w:ilvl="0" w:tplc="204455C0">
      <w:numFmt w:val="bullet"/>
      <w:lvlText w:val="-"/>
      <w:lvlJc w:val="left"/>
      <w:pPr>
        <w:ind w:left="720" w:hanging="360"/>
      </w:pPr>
      <w:rPr>
        <w:rFonts w:ascii="Aptos Display" w:eastAsiaTheme="majorEastAsia" w:hAnsi="Aptos Display" w:cstheme="maj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DE77AB9"/>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E9F08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58B2E65"/>
    <w:multiLevelType w:val="hybridMultilevel"/>
    <w:tmpl w:val="47B8AC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255BAD"/>
    <w:multiLevelType w:val="hybridMultilevel"/>
    <w:tmpl w:val="78746DB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910EB2"/>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560712A"/>
    <w:multiLevelType w:val="hybridMultilevel"/>
    <w:tmpl w:val="2D489CF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5FE7DA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A767725"/>
    <w:multiLevelType w:val="hybridMultilevel"/>
    <w:tmpl w:val="730293E4"/>
    <w:lvl w:ilvl="0" w:tplc="C75A4940">
      <w:start w:val="2"/>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0A107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5F11D9"/>
    <w:multiLevelType w:val="hybridMultilevel"/>
    <w:tmpl w:val="8662E83C"/>
    <w:lvl w:ilvl="0" w:tplc="5DF605EC">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1F604C"/>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7"/>
  </w:num>
  <w:num w:numId="2">
    <w:abstractNumId w:val="9"/>
  </w:num>
  <w:num w:numId="3">
    <w:abstractNumId w:val="8"/>
  </w:num>
  <w:num w:numId="4">
    <w:abstractNumId w:val="21"/>
  </w:num>
  <w:num w:numId="5">
    <w:abstractNumId w:val="4"/>
  </w:num>
  <w:num w:numId="6">
    <w:abstractNumId w:val="3"/>
  </w:num>
  <w:num w:numId="7">
    <w:abstractNumId w:val="15"/>
  </w:num>
  <w:num w:numId="8">
    <w:abstractNumId w:val="2"/>
  </w:num>
  <w:num w:numId="9">
    <w:abstractNumId w:val="17"/>
  </w:num>
  <w:num w:numId="10">
    <w:abstractNumId w:val="0"/>
  </w:num>
  <w:num w:numId="11">
    <w:abstractNumId w:val="5"/>
  </w:num>
  <w:num w:numId="12">
    <w:abstractNumId w:val="12"/>
  </w:num>
  <w:num w:numId="13">
    <w:abstractNumId w:val="16"/>
  </w:num>
  <w:num w:numId="14">
    <w:abstractNumId w:val="11"/>
  </w:num>
  <w:num w:numId="15">
    <w:abstractNumId w:val="10"/>
  </w:num>
  <w:num w:numId="16">
    <w:abstractNumId w:val="19"/>
  </w:num>
  <w:num w:numId="17">
    <w:abstractNumId w:val="22"/>
  </w:num>
  <w:num w:numId="18">
    <w:abstractNumId w:val="1"/>
  </w:num>
  <w:num w:numId="19">
    <w:abstractNumId w:val="6"/>
  </w:num>
  <w:num w:numId="20">
    <w:abstractNumId w:val="14"/>
  </w:num>
  <w:num w:numId="21">
    <w:abstractNumId w:val="13"/>
  </w:num>
  <w:num w:numId="22">
    <w:abstractNumId w:val="18"/>
  </w:num>
  <w:num w:numId="23">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3C4"/>
    <w:rsid w:val="00006E41"/>
    <w:rsid w:val="00020A76"/>
    <w:rsid w:val="00021707"/>
    <w:rsid w:val="000225F6"/>
    <w:rsid w:val="000300B8"/>
    <w:rsid w:val="00062018"/>
    <w:rsid w:val="00063F23"/>
    <w:rsid w:val="0007784C"/>
    <w:rsid w:val="00085354"/>
    <w:rsid w:val="000865FB"/>
    <w:rsid w:val="000B0206"/>
    <w:rsid w:val="000B11D4"/>
    <w:rsid w:val="000B5A43"/>
    <w:rsid w:val="000B6256"/>
    <w:rsid w:val="000C227E"/>
    <w:rsid w:val="000D1EF6"/>
    <w:rsid w:val="000D3491"/>
    <w:rsid w:val="000F4B0B"/>
    <w:rsid w:val="001051B7"/>
    <w:rsid w:val="00106C7B"/>
    <w:rsid w:val="00107DAD"/>
    <w:rsid w:val="0011012C"/>
    <w:rsid w:val="00111DDA"/>
    <w:rsid w:val="001226AD"/>
    <w:rsid w:val="00125ED4"/>
    <w:rsid w:val="001357C7"/>
    <w:rsid w:val="00156BB2"/>
    <w:rsid w:val="0016107A"/>
    <w:rsid w:val="00162213"/>
    <w:rsid w:val="00164C29"/>
    <w:rsid w:val="001678B8"/>
    <w:rsid w:val="001945FF"/>
    <w:rsid w:val="001A4998"/>
    <w:rsid w:val="001B4C61"/>
    <w:rsid w:val="001C1554"/>
    <w:rsid w:val="001C497C"/>
    <w:rsid w:val="001E0849"/>
    <w:rsid w:val="001F2B7C"/>
    <w:rsid w:val="001F7B0B"/>
    <w:rsid w:val="00201D50"/>
    <w:rsid w:val="00216340"/>
    <w:rsid w:val="0022060C"/>
    <w:rsid w:val="002228CA"/>
    <w:rsid w:val="00231230"/>
    <w:rsid w:val="0023682D"/>
    <w:rsid w:val="0024273F"/>
    <w:rsid w:val="002711BE"/>
    <w:rsid w:val="00285F82"/>
    <w:rsid w:val="002911F7"/>
    <w:rsid w:val="002A4423"/>
    <w:rsid w:val="002A54C8"/>
    <w:rsid w:val="002E1266"/>
    <w:rsid w:val="002E2AC2"/>
    <w:rsid w:val="002F5983"/>
    <w:rsid w:val="002F5DBF"/>
    <w:rsid w:val="00300976"/>
    <w:rsid w:val="003040B7"/>
    <w:rsid w:val="00334FFD"/>
    <w:rsid w:val="00337D97"/>
    <w:rsid w:val="00344D02"/>
    <w:rsid w:val="00366226"/>
    <w:rsid w:val="00372F2A"/>
    <w:rsid w:val="003743C4"/>
    <w:rsid w:val="003820F2"/>
    <w:rsid w:val="00382932"/>
    <w:rsid w:val="003973A0"/>
    <w:rsid w:val="003B0579"/>
    <w:rsid w:val="003B13B2"/>
    <w:rsid w:val="003C2625"/>
    <w:rsid w:val="003D0226"/>
    <w:rsid w:val="003D0D8A"/>
    <w:rsid w:val="003E1E47"/>
    <w:rsid w:val="003E5603"/>
    <w:rsid w:val="003F3331"/>
    <w:rsid w:val="003F3E14"/>
    <w:rsid w:val="00403045"/>
    <w:rsid w:val="00410D3A"/>
    <w:rsid w:val="00422052"/>
    <w:rsid w:val="0042504D"/>
    <w:rsid w:val="00444CB0"/>
    <w:rsid w:val="004466A9"/>
    <w:rsid w:val="00455ACA"/>
    <w:rsid w:val="00466063"/>
    <w:rsid w:val="00466537"/>
    <w:rsid w:val="004722B7"/>
    <w:rsid w:val="00497427"/>
    <w:rsid w:val="004A23DB"/>
    <w:rsid w:val="004A2959"/>
    <w:rsid w:val="004B2B0C"/>
    <w:rsid w:val="004C0FD7"/>
    <w:rsid w:val="004E5021"/>
    <w:rsid w:val="004E5F9E"/>
    <w:rsid w:val="005023AA"/>
    <w:rsid w:val="00503CA3"/>
    <w:rsid w:val="00514F6B"/>
    <w:rsid w:val="00522AAA"/>
    <w:rsid w:val="0052313F"/>
    <w:rsid w:val="00526A9B"/>
    <w:rsid w:val="0053017A"/>
    <w:rsid w:val="00534649"/>
    <w:rsid w:val="00534878"/>
    <w:rsid w:val="00537F88"/>
    <w:rsid w:val="005575B6"/>
    <w:rsid w:val="00567B68"/>
    <w:rsid w:val="005714AA"/>
    <w:rsid w:val="00575B2C"/>
    <w:rsid w:val="00576045"/>
    <w:rsid w:val="00592276"/>
    <w:rsid w:val="005A6E46"/>
    <w:rsid w:val="005B37AA"/>
    <w:rsid w:val="005E2079"/>
    <w:rsid w:val="005E2F1A"/>
    <w:rsid w:val="005F1054"/>
    <w:rsid w:val="006226F1"/>
    <w:rsid w:val="00622914"/>
    <w:rsid w:val="00622CEB"/>
    <w:rsid w:val="0062349C"/>
    <w:rsid w:val="00627001"/>
    <w:rsid w:val="0066116F"/>
    <w:rsid w:val="00673F92"/>
    <w:rsid w:val="00680F1A"/>
    <w:rsid w:val="006B3BEF"/>
    <w:rsid w:val="006C3016"/>
    <w:rsid w:val="006D267F"/>
    <w:rsid w:val="006F2B90"/>
    <w:rsid w:val="006F56BD"/>
    <w:rsid w:val="006F645E"/>
    <w:rsid w:val="0071161E"/>
    <w:rsid w:val="00713057"/>
    <w:rsid w:val="00736D11"/>
    <w:rsid w:val="007660DB"/>
    <w:rsid w:val="00771143"/>
    <w:rsid w:val="00783E5E"/>
    <w:rsid w:val="0078413F"/>
    <w:rsid w:val="007867C2"/>
    <w:rsid w:val="00795DC5"/>
    <w:rsid w:val="007B4E06"/>
    <w:rsid w:val="007C1A9A"/>
    <w:rsid w:val="007E701F"/>
    <w:rsid w:val="007F0AA9"/>
    <w:rsid w:val="007F26C0"/>
    <w:rsid w:val="008005CB"/>
    <w:rsid w:val="00821899"/>
    <w:rsid w:val="00821909"/>
    <w:rsid w:val="00833B5C"/>
    <w:rsid w:val="00847216"/>
    <w:rsid w:val="00872C86"/>
    <w:rsid w:val="008A0884"/>
    <w:rsid w:val="008A58F2"/>
    <w:rsid w:val="008B0E42"/>
    <w:rsid w:val="008B6BB2"/>
    <w:rsid w:val="008C12AF"/>
    <w:rsid w:val="008E7DC6"/>
    <w:rsid w:val="00917189"/>
    <w:rsid w:val="009321E4"/>
    <w:rsid w:val="00945A08"/>
    <w:rsid w:val="0095570D"/>
    <w:rsid w:val="00971AF4"/>
    <w:rsid w:val="00990D59"/>
    <w:rsid w:val="009A5FCE"/>
    <w:rsid w:val="009B1325"/>
    <w:rsid w:val="009B61CC"/>
    <w:rsid w:val="009B7059"/>
    <w:rsid w:val="009D1A62"/>
    <w:rsid w:val="009E7BE9"/>
    <w:rsid w:val="00A01D1E"/>
    <w:rsid w:val="00A23FB7"/>
    <w:rsid w:val="00A32641"/>
    <w:rsid w:val="00A703A4"/>
    <w:rsid w:val="00A7678A"/>
    <w:rsid w:val="00A90B2C"/>
    <w:rsid w:val="00A937AC"/>
    <w:rsid w:val="00AA7DF4"/>
    <w:rsid w:val="00AB67B7"/>
    <w:rsid w:val="00AD5272"/>
    <w:rsid w:val="00AF057F"/>
    <w:rsid w:val="00AF61B2"/>
    <w:rsid w:val="00B01A9E"/>
    <w:rsid w:val="00B16C76"/>
    <w:rsid w:val="00B20799"/>
    <w:rsid w:val="00B260FE"/>
    <w:rsid w:val="00B46E25"/>
    <w:rsid w:val="00B51380"/>
    <w:rsid w:val="00B530E7"/>
    <w:rsid w:val="00B553A6"/>
    <w:rsid w:val="00B81AAF"/>
    <w:rsid w:val="00B86D39"/>
    <w:rsid w:val="00BA3679"/>
    <w:rsid w:val="00BB54C5"/>
    <w:rsid w:val="00BD08A7"/>
    <w:rsid w:val="00BD188F"/>
    <w:rsid w:val="00BF6045"/>
    <w:rsid w:val="00C169E5"/>
    <w:rsid w:val="00C20FD4"/>
    <w:rsid w:val="00C2450F"/>
    <w:rsid w:val="00C43860"/>
    <w:rsid w:val="00C626CD"/>
    <w:rsid w:val="00C7638E"/>
    <w:rsid w:val="00C83C76"/>
    <w:rsid w:val="00C863F7"/>
    <w:rsid w:val="00C87BB0"/>
    <w:rsid w:val="00C95F77"/>
    <w:rsid w:val="00CA420C"/>
    <w:rsid w:val="00CA4E90"/>
    <w:rsid w:val="00CF6473"/>
    <w:rsid w:val="00D2316B"/>
    <w:rsid w:val="00D47042"/>
    <w:rsid w:val="00D861E2"/>
    <w:rsid w:val="00D86610"/>
    <w:rsid w:val="00D90E48"/>
    <w:rsid w:val="00D9293F"/>
    <w:rsid w:val="00DD7439"/>
    <w:rsid w:val="00E04892"/>
    <w:rsid w:val="00E114CF"/>
    <w:rsid w:val="00E2177B"/>
    <w:rsid w:val="00E32179"/>
    <w:rsid w:val="00E515CF"/>
    <w:rsid w:val="00E948CA"/>
    <w:rsid w:val="00EB15B3"/>
    <w:rsid w:val="00ED5A35"/>
    <w:rsid w:val="00EF5CCF"/>
    <w:rsid w:val="00F37DE6"/>
    <w:rsid w:val="00F412E9"/>
    <w:rsid w:val="00F512BC"/>
    <w:rsid w:val="00F51B65"/>
    <w:rsid w:val="00F70974"/>
    <w:rsid w:val="00F80383"/>
    <w:rsid w:val="00F83F3F"/>
    <w:rsid w:val="00FA3582"/>
    <w:rsid w:val="00FB2E8B"/>
    <w:rsid w:val="00FC2AEB"/>
    <w:rsid w:val="00FC64BD"/>
    <w:rsid w:val="00FD13A6"/>
    <w:rsid w:val="00FE17B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B293F7"/>
  <w15:chartTrackingRefBased/>
  <w15:docId w15:val="{41F4D45E-FBB5-4B4A-ABB7-B96E8089D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3743C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576045"/>
    <w:pPr>
      <w:keepNext/>
      <w:keepLines/>
      <w:spacing w:before="160" w:after="80"/>
      <w:outlineLvl w:val="1"/>
    </w:pPr>
    <w:rPr>
      <w:rFonts w:asciiTheme="majorHAnsi" w:eastAsiaTheme="majorEastAsia" w:hAnsiTheme="majorHAnsi" w:cstheme="majorBidi"/>
      <w:color w:val="0F4761" w:themeColor="accent1" w:themeShade="BF"/>
      <w:sz w:val="28"/>
      <w:szCs w:val="32"/>
    </w:rPr>
  </w:style>
  <w:style w:type="paragraph" w:styleId="berschrift3">
    <w:name w:val="heading 3"/>
    <w:basedOn w:val="Standard"/>
    <w:next w:val="Standard"/>
    <w:link w:val="berschrift3Zchn"/>
    <w:uiPriority w:val="9"/>
    <w:unhideWhenUsed/>
    <w:qFormat/>
    <w:rsid w:val="003743C4"/>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3743C4"/>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3743C4"/>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3743C4"/>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3743C4"/>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3743C4"/>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3743C4"/>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743C4"/>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576045"/>
    <w:rPr>
      <w:rFonts w:asciiTheme="majorHAnsi" w:eastAsiaTheme="majorEastAsia" w:hAnsiTheme="majorHAnsi" w:cstheme="majorBidi"/>
      <w:color w:val="0F4761" w:themeColor="accent1" w:themeShade="BF"/>
      <w:sz w:val="28"/>
      <w:szCs w:val="32"/>
    </w:rPr>
  </w:style>
  <w:style w:type="character" w:customStyle="1" w:styleId="berschrift3Zchn">
    <w:name w:val="Überschrift 3 Zchn"/>
    <w:basedOn w:val="Absatz-Standardschriftart"/>
    <w:link w:val="berschrift3"/>
    <w:uiPriority w:val="9"/>
    <w:rsid w:val="003743C4"/>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3743C4"/>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3743C4"/>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3743C4"/>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3743C4"/>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3743C4"/>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3743C4"/>
    <w:rPr>
      <w:rFonts w:eastAsiaTheme="majorEastAsia" w:cstheme="majorBidi"/>
      <w:color w:val="272727" w:themeColor="text1" w:themeTint="D8"/>
    </w:rPr>
  </w:style>
  <w:style w:type="paragraph" w:styleId="Titel">
    <w:name w:val="Title"/>
    <w:basedOn w:val="Standard"/>
    <w:next w:val="Standard"/>
    <w:link w:val="TitelZchn"/>
    <w:uiPriority w:val="10"/>
    <w:qFormat/>
    <w:rsid w:val="003743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743C4"/>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3743C4"/>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3743C4"/>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3743C4"/>
    <w:pPr>
      <w:spacing w:before="160"/>
      <w:jc w:val="center"/>
    </w:pPr>
    <w:rPr>
      <w:i/>
      <w:iCs/>
      <w:color w:val="404040" w:themeColor="text1" w:themeTint="BF"/>
    </w:rPr>
  </w:style>
  <w:style w:type="character" w:customStyle="1" w:styleId="ZitatZchn">
    <w:name w:val="Zitat Zchn"/>
    <w:basedOn w:val="Absatz-Standardschriftart"/>
    <w:link w:val="Zitat"/>
    <w:uiPriority w:val="29"/>
    <w:rsid w:val="003743C4"/>
    <w:rPr>
      <w:i/>
      <w:iCs/>
      <w:color w:val="404040" w:themeColor="text1" w:themeTint="BF"/>
    </w:rPr>
  </w:style>
  <w:style w:type="paragraph" w:styleId="Listenabsatz">
    <w:name w:val="List Paragraph"/>
    <w:basedOn w:val="Standard"/>
    <w:uiPriority w:val="34"/>
    <w:qFormat/>
    <w:rsid w:val="003743C4"/>
    <w:pPr>
      <w:ind w:left="720"/>
      <w:contextualSpacing/>
    </w:pPr>
  </w:style>
  <w:style w:type="character" w:styleId="IntensiveHervorhebung">
    <w:name w:val="Intense Emphasis"/>
    <w:basedOn w:val="Absatz-Standardschriftart"/>
    <w:uiPriority w:val="21"/>
    <w:qFormat/>
    <w:rsid w:val="003743C4"/>
    <w:rPr>
      <w:i/>
      <w:iCs/>
      <w:color w:val="0F4761" w:themeColor="accent1" w:themeShade="BF"/>
    </w:rPr>
  </w:style>
  <w:style w:type="paragraph" w:styleId="IntensivesZitat">
    <w:name w:val="Intense Quote"/>
    <w:basedOn w:val="Standard"/>
    <w:next w:val="Standard"/>
    <w:link w:val="IntensivesZitatZchn"/>
    <w:uiPriority w:val="30"/>
    <w:qFormat/>
    <w:rsid w:val="003743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3743C4"/>
    <w:rPr>
      <w:i/>
      <w:iCs/>
      <w:color w:val="0F4761" w:themeColor="accent1" w:themeShade="BF"/>
    </w:rPr>
  </w:style>
  <w:style w:type="character" w:styleId="IntensiverVerweis">
    <w:name w:val="Intense Reference"/>
    <w:basedOn w:val="Absatz-Standardschriftart"/>
    <w:uiPriority w:val="32"/>
    <w:qFormat/>
    <w:rsid w:val="003743C4"/>
    <w:rPr>
      <w:b/>
      <w:bCs/>
      <w:smallCaps/>
      <w:color w:val="0F4761" w:themeColor="accent1" w:themeShade="BF"/>
      <w:spacing w:val="5"/>
    </w:rPr>
  </w:style>
  <w:style w:type="character" w:styleId="Platzhaltertext">
    <w:name w:val="Placeholder Text"/>
    <w:basedOn w:val="Absatz-Standardschriftart"/>
    <w:uiPriority w:val="99"/>
    <w:semiHidden/>
    <w:rsid w:val="002F5DBF"/>
    <w:rPr>
      <w:color w:val="666666"/>
    </w:rPr>
  </w:style>
  <w:style w:type="paragraph" w:customStyle="1" w:styleId="CitaviBibliographyEntry">
    <w:name w:val="Citavi Bibliography Entry"/>
    <w:basedOn w:val="Standard"/>
    <w:link w:val="CitaviBibliographyEntryZchn"/>
    <w:uiPriority w:val="99"/>
    <w:rsid w:val="002F5DBF"/>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2F5DBF"/>
  </w:style>
  <w:style w:type="paragraph" w:customStyle="1" w:styleId="CitaviBibliographyHeading">
    <w:name w:val="Citavi Bibliography Heading"/>
    <w:basedOn w:val="berschrift1"/>
    <w:link w:val="CitaviBibliographyHeadingZchn"/>
    <w:uiPriority w:val="99"/>
    <w:rsid w:val="002F5DBF"/>
  </w:style>
  <w:style w:type="character" w:customStyle="1" w:styleId="CitaviBibliographyHeadingZchn">
    <w:name w:val="Citavi Bibliography Heading Zchn"/>
    <w:basedOn w:val="Absatz-Standardschriftart"/>
    <w:link w:val="CitaviBibliographyHeading"/>
    <w:uiPriority w:val="99"/>
    <w:rsid w:val="002F5DBF"/>
    <w:rPr>
      <w:rFonts w:asciiTheme="majorHAnsi" w:eastAsiaTheme="majorEastAsia" w:hAnsiTheme="majorHAnsi" w:cstheme="majorBidi"/>
      <w:color w:val="0F4761" w:themeColor="accent1" w:themeShade="BF"/>
      <w:sz w:val="40"/>
      <w:szCs w:val="40"/>
    </w:rPr>
  </w:style>
  <w:style w:type="paragraph" w:customStyle="1" w:styleId="CitaviChapterBibliographyHeading">
    <w:name w:val="Citavi Chapter Bibliography Heading"/>
    <w:basedOn w:val="berschrift2"/>
    <w:link w:val="CitaviChapterBibliographyHeadingZchn"/>
    <w:uiPriority w:val="99"/>
    <w:rsid w:val="002F5DBF"/>
  </w:style>
  <w:style w:type="character" w:customStyle="1" w:styleId="CitaviChapterBibliographyHeadingZchn">
    <w:name w:val="Citavi Chapter Bibliography Heading Zchn"/>
    <w:basedOn w:val="Absatz-Standardschriftart"/>
    <w:link w:val="CitaviChapterBibliographyHeading"/>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1">
    <w:name w:val="Citavi Bibliography Subheading 1"/>
    <w:basedOn w:val="berschrift2"/>
    <w:link w:val="CitaviBibliographySubheading1Zchn"/>
    <w:uiPriority w:val="99"/>
    <w:rsid w:val="002F5DBF"/>
    <w:pPr>
      <w:outlineLvl w:val="9"/>
    </w:pPr>
  </w:style>
  <w:style w:type="character" w:customStyle="1" w:styleId="CitaviBibliographySubheading1Zchn">
    <w:name w:val="Citavi Bibliography Subheading 1 Zchn"/>
    <w:basedOn w:val="Absatz-Standardschriftart"/>
    <w:link w:val="CitaviBibliographySubheading1"/>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2">
    <w:name w:val="Citavi Bibliography Subheading 2"/>
    <w:basedOn w:val="berschrift3"/>
    <w:link w:val="CitaviBibliographySubheading2Zchn"/>
    <w:uiPriority w:val="99"/>
    <w:rsid w:val="002F5DBF"/>
    <w:pPr>
      <w:outlineLvl w:val="9"/>
    </w:pPr>
  </w:style>
  <w:style w:type="character" w:customStyle="1" w:styleId="CitaviBibliographySubheading2Zchn">
    <w:name w:val="Citavi Bibliography Subheading 2 Zchn"/>
    <w:basedOn w:val="Absatz-Standardschriftart"/>
    <w:link w:val="CitaviBibliographySubheading2"/>
    <w:uiPriority w:val="99"/>
    <w:rsid w:val="002F5DBF"/>
    <w:rPr>
      <w:rFonts w:eastAsiaTheme="majorEastAsia" w:cstheme="majorBidi"/>
      <w:color w:val="0F4761" w:themeColor="accent1" w:themeShade="BF"/>
      <w:sz w:val="28"/>
      <w:szCs w:val="28"/>
    </w:rPr>
  </w:style>
  <w:style w:type="paragraph" w:customStyle="1" w:styleId="CitaviBibliographySubheading3">
    <w:name w:val="Citavi Bibliography Subheading 3"/>
    <w:basedOn w:val="berschrift4"/>
    <w:link w:val="CitaviBibliographySubheading3Zchn"/>
    <w:uiPriority w:val="99"/>
    <w:rsid w:val="002F5DBF"/>
    <w:pPr>
      <w:outlineLvl w:val="9"/>
    </w:pPr>
  </w:style>
  <w:style w:type="character" w:customStyle="1" w:styleId="CitaviBibliographySubheading3Zchn">
    <w:name w:val="Citavi Bibliography Subheading 3 Zchn"/>
    <w:basedOn w:val="Absatz-Standardschriftart"/>
    <w:link w:val="CitaviBibliographySubheading3"/>
    <w:uiPriority w:val="99"/>
    <w:rsid w:val="002F5DBF"/>
    <w:rPr>
      <w:rFonts w:eastAsiaTheme="majorEastAsia" w:cstheme="majorBidi"/>
      <w:i/>
      <w:iCs/>
      <w:color w:val="0F4761" w:themeColor="accent1" w:themeShade="BF"/>
    </w:rPr>
  </w:style>
  <w:style w:type="paragraph" w:customStyle="1" w:styleId="CitaviBibliographySubheading4">
    <w:name w:val="Citavi Bibliography Subheading 4"/>
    <w:basedOn w:val="berschrift5"/>
    <w:link w:val="CitaviBibliographySubheading4Zchn"/>
    <w:uiPriority w:val="99"/>
    <w:rsid w:val="002F5DBF"/>
    <w:pPr>
      <w:outlineLvl w:val="9"/>
    </w:pPr>
  </w:style>
  <w:style w:type="character" w:customStyle="1" w:styleId="CitaviBibliographySubheading4Zchn">
    <w:name w:val="Citavi Bibliography Subheading 4 Zchn"/>
    <w:basedOn w:val="Absatz-Standardschriftart"/>
    <w:link w:val="CitaviBibliographySubheading4"/>
    <w:uiPriority w:val="99"/>
    <w:rsid w:val="002F5DBF"/>
    <w:rPr>
      <w:rFonts w:eastAsiaTheme="majorEastAsia" w:cstheme="majorBidi"/>
      <w:color w:val="0F4761" w:themeColor="accent1" w:themeShade="BF"/>
    </w:rPr>
  </w:style>
  <w:style w:type="paragraph" w:customStyle="1" w:styleId="CitaviBibliographySubheading5">
    <w:name w:val="Citavi Bibliography Subheading 5"/>
    <w:basedOn w:val="berschrift6"/>
    <w:link w:val="CitaviBibliographySubheading5Zchn"/>
    <w:uiPriority w:val="99"/>
    <w:rsid w:val="002F5DBF"/>
    <w:pPr>
      <w:outlineLvl w:val="9"/>
    </w:pPr>
  </w:style>
  <w:style w:type="character" w:customStyle="1" w:styleId="CitaviBibliographySubheading5Zchn">
    <w:name w:val="Citavi Bibliography Subheading 5 Zchn"/>
    <w:basedOn w:val="Absatz-Standardschriftart"/>
    <w:link w:val="CitaviBibliographySubheading5"/>
    <w:uiPriority w:val="99"/>
    <w:rsid w:val="002F5DBF"/>
    <w:rPr>
      <w:rFonts w:eastAsiaTheme="majorEastAsia" w:cstheme="majorBidi"/>
      <w:i/>
      <w:iCs/>
      <w:color w:val="595959" w:themeColor="text1" w:themeTint="A6"/>
    </w:rPr>
  </w:style>
  <w:style w:type="paragraph" w:customStyle="1" w:styleId="CitaviBibliographySubheading6">
    <w:name w:val="Citavi Bibliography Subheading 6"/>
    <w:basedOn w:val="berschrift7"/>
    <w:link w:val="CitaviBibliographySubheading6Zchn"/>
    <w:uiPriority w:val="99"/>
    <w:rsid w:val="002F5DBF"/>
    <w:pPr>
      <w:outlineLvl w:val="9"/>
    </w:pPr>
  </w:style>
  <w:style w:type="character" w:customStyle="1" w:styleId="CitaviBibliographySubheading6Zchn">
    <w:name w:val="Citavi Bibliography Subheading 6 Zchn"/>
    <w:basedOn w:val="Absatz-Standardschriftart"/>
    <w:link w:val="CitaviBibliographySubheading6"/>
    <w:uiPriority w:val="99"/>
    <w:rsid w:val="002F5DBF"/>
    <w:rPr>
      <w:rFonts w:eastAsiaTheme="majorEastAsia" w:cstheme="majorBidi"/>
      <w:color w:val="595959" w:themeColor="text1" w:themeTint="A6"/>
    </w:rPr>
  </w:style>
  <w:style w:type="paragraph" w:customStyle="1" w:styleId="CitaviBibliographySubheading7">
    <w:name w:val="Citavi Bibliography Subheading 7"/>
    <w:basedOn w:val="berschrift8"/>
    <w:link w:val="CitaviBibliographySubheading7Zchn"/>
    <w:uiPriority w:val="99"/>
    <w:rsid w:val="002F5DBF"/>
    <w:pPr>
      <w:outlineLvl w:val="9"/>
    </w:pPr>
  </w:style>
  <w:style w:type="character" w:customStyle="1" w:styleId="CitaviBibliographySubheading7Zchn">
    <w:name w:val="Citavi Bibliography Subheading 7 Zchn"/>
    <w:basedOn w:val="Absatz-Standardschriftart"/>
    <w:link w:val="CitaviBibliographySubheading7"/>
    <w:uiPriority w:val="99"/>
    <w:rsid w:val="002F5DBF"/>
    <w:rPr>
      <w:rFonts w:eastAsiaTheme="majorEastAsia" w:cstheme="majorBidi"/>
      <w:i/>
      <w:iCs/>
      <w:color w:val="272727" w:themeColor="text1" w:themeTint="D8"/>
    </w:rPr>
  </w:style>
  <w:style w:type="paragraph" w:customStyle="1" w:styleId="CitaviBibliographySubheading8">
    <w:name w:val="Citavi Bibliography Subheading 8"/>
    <w:basedOn w:val="berschrift9"/>
    <w:link w:val="CitaviBibliographySubheading8Zchn"/>
    <w:uiPriority w:val="99"/>
    <w:rsid w:val="002F5DBF"/>
    <w:pPr>
      <w:outlineLvl w:val="9"/>
    </w:pPr>
  </w:style>
  <w:style w:type="character" w:customStyle="1" w:styleId="CitaviBibliographySubheading8Zchn">
    <w:name w:val="Citavi Bibliography Subheading 8 Zchn"/>
    <w:basedOn w:val="Absatz-Standardschriftart"/>
    <w:link w:val="CitaviBibliographySubheading8"/>
    <w:uiPriority w:val="99"/>
    <w:rsid w:val="002F5DBF"/>
    <w:rPr>
      <w:rFonts w:eastAsiaTheme="majorEastAsia" w:cstheme="majorBidi"/>
      <w:color w:val="272727" w:themeColor="text1" w:themeTint="D8"/>
    </w:rPr>
  </w:style>
  <w:style w:type="character" w:styleId="Kommentarzeichen">
    <w:name w:val="annotation reference"/>
    <w:basedOn w:val="Absatz-Standardschriftart"/>
    <w:uiPriority w:val="99"/>
    <w:semiHidden/>
    <w:unhideWhenUsed/>
    <w:rsid w:val="0052313F"/>
    <w:rPr>
      <w:sz w:val="16"/>
      <w:szCs w:val="16"/>
    </w:rPr>
  </w:style>
  <w:style w:type="paragraph" w:styleId="Kommentartext">
    <w:name w:val="annotation text"/>
    <w:basedOn w:val="Standard"/>
    <w:link w:val="KommentartextZchn"/>
    <w:uiPriority w:val="99"/>
    <w:unhideWhenUsed/>
    <w:rsid w:val="0052313F"/>
    <w:pPr>
      <w:spacing w:line="240" w:lineRule="auto"/>
    </w:pPr>
    <w:rPr>
      <w:sz w:val="20"/>
      <w:szCs w:val="20"/>
    </w:rPr>
  </w:style>
  <w:style w:type="character" w:customStyle="1" w:styleId="KommentartextZchn">
    <w:name w:val="Kommentartext Zchn"/>
    <w:basedOn w:val="Absatz-Standardschriftart"/>
    <w:link w:val="Kommentartext"/>
    <w:uiPriority w:val="99"/>
    <w:rsid w:val="0052313F"/>
    <w:rPr>
      <w:sz w:val="20"/>
      <w:szCs w:val="20"/>
    </w:rPr>
  </w:style>
  <w:style w:type="paragraph" w:styleId="Kommentarthema">
    <w:name w:val="annotation subject"/>
    <w:basedOn w:val="Kommentartext"/>
    <w:next w:val="Kommentartext"/>
    <w:link w:val="KommentarthemaZchn"/>
    <w:uiPriority w:val="99"/>
    <w:semiHidden/>
    <w:unhideWhenUsed/>
    <w:rsid w:val="0052313F"/>
    <w:rPr>
      <w:b/>
      <w:bCs/>
    </w:rPr>
  </w:style>
  <w:style w:type="character" w:customStyle="1" w:styleId="KommentarthemaZchn">
    <w:name w:val="Kommentarthema Zchn"/>
    <w:basedOn w:val="KommentartextZchn"/>
    <w:link w:val="Kommentarthema"/>
    <w:uiPriority w:val="99"/>
    <w:semiHidden/>
    <w:rsid w:val="0052313F"/>
    <w:rPr>
      <w:b/>
      <w:bCs/>
      <w:sz w:val="20"/>
      <w:szCs w:val="20"/>
    </w:rPr>
  </w:style>
  <w:style w:type="paragraph" w:styleId="KeinLeerraum">
    <w:name w:val="No Spacing"/>
    <w:uiPriority w:val="1"/>
    <w:qFormat/>
    <w:rsid w:val="0095570D"/>
    <w:pPr>
      <w:spacing w:after="0" w:line="240" w:lineRule="auto"/>
    </w:pPr>
  </w:style>
  <w:style w:type="character" w:styleId="Hyperlink">
    <w:name w:val="Hyperlink"/>
    <w:basedOn w:val="Absatz-Standardschriftart"/>
    <w:uiPriority w:val="99"/>
    <w:unhideWhenUsed/>
    <w:rsid w:val="0095570D"/>
    <w:rPr>
      <w:color w:val="467886" w:themeColor="hyperlink"/>
      <w:u w:val="single"/>
    </w:rPr>
  </w:style>
  <w:style w:type="character" w:styleId="NichtaufgelsteErwhnung">
    <w:name w:val="Unresolved Mention"/>
    <w:basedOn w:val="Absatz-Standardschriftart"/>
    <w:uiPriority w:val="99"/>
    <w:semiHidden/>
    <w:unhideWhenUsed/>
    <w:rsid w:val="0095570D"/>
    <w:rPr>
      <w:color w:val="605E5C"/>
      <w:shd w:val="clear" w:color="auto" w:fill="E1DFDD"/>
    </w:rPr>
  </w:style>
  <w:style w:type="paragraph" w:styleId="Sprechblasentext">
    <w:name w:val="Balloon Text"/>
    <w:basedOn w:val="Standard"/>
    <w:link w:val="SprechblasentextZchn"/>
    <w:uiPriority w:val="99"/>
    <w:semiHidden/>
    <w:unhideWhenUsed/>
    <w:rsid w:val="00C20FD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20FD4"/>
    <w:rPr>
      <w:rFonts w:ascii="Segoe UI" w:hAnsi="Segoe UI" w:cs="Segoe UI"/>
      <w:sz w:val="18"/>
      <w:szCs w:val="18"/>
    </w:rPr>
  </w:style>
  <w:style w:type="paragraph" w:styleId="Beschriftung">
    <w:name w:val="caption"/>
    <w:basedOn w:val="Standard"/>
    <w:next w:val="Standard"/>
    <w:uiPriority w:val="35"/>
    <w:semiHidden/>
    <w:unhideWhenUsed/>
    <w:qFormat/>
    <w:rsid w:val="00410D3A"/>
    <w:pPr>
      <w:spacing w:after="200" w:line="240" w:lineRule="auto"/>
    </w:pPr>
    <w:rPr>
      <w:i/>
      <w:iCs/>
      <w:color w:val="0E2841" w:themeColor="text2"/>
      <w:sz w:val="18"/>
      <w:szCs w:val="18"/>
    </w:rPr>
  </w:style>
  <w:style w:type="character" w:styleId="BesuchterLink">
    <w:name w:val="FollowedHyperlink"/>
    <w:basedOn w:val="Absatz-Standardschriftart"/>
    <w:uiPriority w:val="99"/>
    <w:semiHidden/>
    <w:unhideWhenUsed/>
    <w:rsid w:val="007F26C0"/>
    <w:rPr>
      <w:color w:val="96607D" w:themeColor="followedHyperlink"/>
      <w:u w:val="single"/>
    </w:rPr>
  </w:style>
  <w:style w:type="paragraph" w:styleId="Kopfzeile">
    <w:name w:val="header"/>
    <w:basedOn w:val="Standard"/>
    <w:link w:val="KopfzeileZchn"/>
    <w:uiPriority w:val="99"/>
    <w:unhideWhenUsed/>
    <w:rsid w:val="008005CB"/>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8005CB"/>
  </w:style>
  <w:style w:type="paragraph" w:styleId="Fuzeile">
    <w:name w:val="footer"/>
    <w:basedOn w:val="Standard"/>
    <w:link w:val="FuzeileZchn"/>
    <w:uiPriority w:val="99"/>
    <w:unhideWhenUsed/>
    <w:rsid w:val="008005CB"/>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8005CB"/>
  </w:style>
  <w:style w:type="paragraph" w:styleId="berarbeitung">
    <w:name w:val="Revision"/>
    <w:hidden/>
    <w:uiPriority w:val="99"/>
    <w:semiHidden/>
    <w:rsid w:val="003B057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png"/><Relationship Id="rId18" Type="http://schemas.openxmlformats.org/officeDocument/2006/relationships/hyperlink" Target="https://www.vocs.eu.com/"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phdscicom.wordpress.com/"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www.dfg.de/de"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uni-jena.de/960/prochance-career" TargetMode="External"/><Relationship Id="rId20" Type="http://schemas.openxmlformats.org/officeDocument/2006/relationships/hyperlink" Target="https://www.vocs.eu.com/"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osf.io/"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yperlink" Target="https://www.fsv.uni-jena.de/en/22539/voice-research-unit"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osf.io/" TargetMode="Externa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27DB062E-C92E-4731-9381-1BCDF6D626F4}"/>
      </w:docPartPr>
      <w:docPartBody>
        <w:p w:rsidR="00B837EC" w:rsidRDefault="00176BC3">
          <w:r w:rsidRPr="004456E9">
            <w:rPr>
              <w:rStyle w:val="Platzhaltertext"/>
            </w:rPr>
            <w:t>Klicken oder tippen Sie hier, um Text einzugeben.</w:t>
          </w:r>
        </w:p>
      </w:docPartBody>
    </w:docPart>
    <w:docPart>
      <w:docPartPr>
        <w:name w:val="BF254B04480C43F6B75D60C9DFA6E27B"/>
        <w:category>
          <w:name w:val="Allgemein"/>
          <w:gallery w:val="placeholder"/>
        </w:category>
        <w:types>
          <w:type w:val="bbPlcHdr"/>
        </w:types>
        <w:behaviors>
          <w:behavior w:val="content"/>
        </w:behaviors>
        <w:guid w:val="{0AA88EE5-2F97-4965-B99E-A21A98FCA7FE}"/>
      </w:docPartPr>
      <w:docPartBody>
        <w:p w:rsidR="007B77E0" w:rsidRDefault="00147C6C" w:rsidP="00147C6C">
          <w:pPr>
            <w:pStyle w:val="BF254B04480C43F6B75D60C9DFA6E27B"/>
          </w:pPr>
          <w:r w:rsidRPr="004456E9">
            <w:rPr>
              <w:rStyle w:val="Platzhaltertext"/>
            </w:rPr>
            <w:t>Klicken oder tippen Sie hier, um Text einzugeben.</w:t>
          </w:r>
        </w:p>
      </w:docPartBody>
    </w:docPart>
    <w:docPart>
      <w:docPartPr>
        <w:name w:val="0F9C898291934472BC7FE831BA6413EB"/>
        <w:category>
          <w:name w:val="Allgemein"/>
          <w:gallery w:val="placeholder"/>
        </w:category>
        <w:types>
          <w:type w:val="bbPlcHdr"/>
        </w:types>
        <w:behaviors>
          <w:behavior w:val="content"/>
        </w:behaviors>
        <w:guid w:val="{4BF66ED9-83C0-4484-9990-72729265A9BE}"/>
      </w:docPartPr>
      <w:docPartBody>
        <w:p w:rsidR="007B77E0" w:rsidRDefault="00147C6C" w:rsidP="00147C6C">
          <w:pPr>
            <w:pStyle w:val="0F9C898291934472BC7FE831BA6413EB"/>
          </w:pPr>
          <w:r w:rsidRPr="004456E9">
            <w:rPr>
              <w:rStyle w:val="Platzhaltertext"/>
            </w:rPr>
            <w:t>Klicken oder tippen Sie hier, um Text einzugeben.</w:t>
          </w:r>
        </w:p>
      </w:docPartBody>
    </w:docPart>
    <w:docPart>
      <w:docPartPr>
        <w:name w:val="1E58AE00E5CF469EA85F9627FF5ED37C"/>
        <w:category>
          <w:name w:val="Allgemein"/>
          <w:gallery w:val="placeholder"/>
        </w:category>
        <w:types>
          <w:type w:val="bbPlcHdr"/>
        </w:types>
        <w:behaviors>
          <w:behavior w:val="content"/>
        </w:behaviors>
        <w:guid w:val="{F007093C-65F7-4247-81D7-1E9D2B67AAEC}"/>
      </w:docPartPr>
      <w:docPartBody>
        <w:p w:rsidR="00000000" w:rsidRDefault="006D5B1B" w:rsidP="006D5B1B">
          <w:pPr>
            <w:pStyle w:val="1E58AE00E5CF469EA85F9627FF5ED37C"/>
          </w:pPr>
          <w:r w:rsidRPr="004456E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C3"/>
    <w:rsid w:val="000225F6"/>
    <w:rsid w:val="000A5910"/>
    <w:rsid w:val="00147C6C"/>
    <w:rsid w:val="00164C29"/>
    <w:rsid w:val="00176BC3"/>
    <w:rsid w:val="002A0022"/>
    <w:rsid w:val="003A7D3D"/>
    <w:rsid w:val="003C2625"/>
    <w:rsid w:val="003C3555"/>
    <w:rsid w:val="00403045"/>
    <w:rsid w:val="00413EA0"/>
    <w:rsid w:val="00460958"/>
    <w:rsid w:val="00465591"/>
    <w:rsid w:val="004B2B0C"/>
    <w:rsid w:val="00534649"/>
    <w:rsid w:val="005B37AA"/>
    <w:rsid w:val="00605C99"/>
    <w:rsid w:val="00613435"/>
    <w:rsid w:val="0063396C"/>
    <w:rsid w:val="006D3DB4"/>
    <w:rsid w:val="006D5B1B"/>
    <w:rsid w:val="006E050E"/>
    <w:rsid w:val="007B6E5E"/>
    <w:rsid w:val="007B77E0"/>
    <w:rsid w:val="00873043"/>
    <w:rsid w:val="009A7874"/>
    <w:rsid w:val="00A01D1E"/>
    <w:rsid w:val="00A909D5"/>
    <w:rsid w:val="00B837EC"/>
    <w:rsid w:val="00B9133F"/>
    <w:rsid w:val="00BC25EC"/>
    <w:rsid w:val="00BD08A7"/>
    <w:rsid w:val="00C43860"/>
    <w:rsid w:val="00C701BA"/>
    <w:rsid w:val="00C87D9E"/>
    <w:rsid w:val="00C95A94"/>
    <w:rsid w:val="00CA420C"/>
    <w:rsid w:val="00CB7609"/>
    <w:rsid w:val="00CF6473"/>
    <w:rsid w:val="00D136CA"/>
    <w:rsid w:val="00E948CA"/>
    <w:rsid w:val="00EF08FF"/>
    <w:rsid w:val="00FA59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D5B1B"/>
    <w:rPr>
      <w:color w:val="808080"/>
    </w:rPr>
  </w:style>
  <w:style w:type="paragraph" w:customStyle="1" w:styleId="BF254B04480C43F6B75D60C9DFA6E27B">
    <w:name w:val="BF254B04480C43F6B75D60C9DFA6E27B"/>
    <w:rsid w:val="00147C6C"/>
  </w:style>
  <w:style w:type="paragraph" w:customStyle="1" w:styleId="0F9C898291934472BC7FE831BA6413EB">
    <w:name w:val="0F9C898291934472BC7FE831BA6413EB"/>
    <w:rsid w:val="00147C6C"/>
  </w:style>
  <w:style w:type="paragraph" w:customStyle="1" w:styleId="87D9BC19307F4120BFF04D5144D75C79">
    <w:name w:val="87D9BC19307F4120BFF04D5144D75C79"/>
    <w:rsid w:val="003C3555"/>
    <w:pPr>
      <w:spacing w:line="259" w:lineRule="auto"/>
    </w:pPr>
    <w:rPr>
      <w:kern w:val="0"/>
      <w:sz w:val="22"/>
      <w:szCs w:val="22"/>
      <w:lang w:val="de-DE" w:eastAsia="de-DE"/>
      <w14:ligatures w14:val="none"/>
    </w:rPr>
  </w:style>
  <w:style w:type="paragraph" w:customStyle="1" w:styleId="244E481C2FC44E4680D239EB6437A491">
    <w:name w:val="244E481C2FC44E4680D239EB6437A491"/>
    <w:rsid w:val="003C3555"/>
    <w:pPr>
      <w:spacing w:line="259" w:lineRule="auto"/>
    </w:pPr>
    <w:rPr>
      <w:kern w:val="0"/>
      <w:sz w:val="22"/>
      <w:szCs w:val="22"/>
      <w:lang w:val="de-DE" w:eastAsia="de-DE"/>
      <w14:ligatures w14:val="none"/>
    </w:rPr>
  </w:style>
  <w:style w:type="paragraph" w:customStyle="1" w:styleId="1E58AE00E5CF469EA85F9627FF5ED37C">
    <w:name w:val="1E58AE00E5CF469EA85F9627FF5ED37C"/>
    <w:rsid w:val="006D5B1B"/>
    <w:pPr>
      <w:spacing w:line="259" w:lineRule="auto"/>
    </w:pPr>
    <w:rPr>
      <w:kern w:val="0"/>
      <w:sz w:val="22"/>
      <w:szCs w:val="22"/>
      <w:lang w:val="de-DE" w:eastAsia="de-DE"/>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590C1E-1C8A-4FC5-9907-6043A9D0E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9629</Words>
  <Characters>123667</Characters>
  <Application>Microsoft Office Word</Application>
  <DocSecurity>0</DocSecurity>
  <Lines>1030</Lines>
  <Paragraphs>2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3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116</cp:revision>
  <cp:lastPrinted>2025-03-11T15:25:00Z</cp:lastPrinted>
  <dcterms:created xsi:type="dcterms:W3CDTF">2024-07-06T12:21:00Z</dcterms:created>
  <dcterms:modified xsi:type="dcterms:W3CDTF">2025-07-24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